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0" w:type="auto"/>
        <w:tblInd w:w="88" w:type="dxa"/>
        <w:tblLayout w:type="fixed"/>
        <w:tblLook w:val="0000"/>
      </w:tblPr>
      <w:tblGrid>
        <w:gridCol w:w="1098"/>
        <w:gridCol w:w="1653"/>
        <w:gridCol w:w="1108"/>
        <w:gridCol w:w="728"/>
        <w:gridCol w:w="1565"/>
        <w:gridCol w:w="1163"/>
        <w:gridCol w:w="1631"/>
        <w:gridCol w:w="1827"/>
        <w:gridCol w:w="1141"/>
        <w:gridCol w:w="886"/>
      </w:tblGrid>
      <w:tr w:rsidR="00576F0F" w:rsidRPr="005D4A03">
        <w:trPr>
          <w:trHeight w:val="78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>
              <w:rPr>
                <w:rFonts w:eastAsiaTheme="minorHAnsi" w:cstheme="minorBidi"/>
                <w:b/>
                <w:bCs/>
                <w:sz w:val="20"/>
                <w:szCs w:val="20"/>
              </w:rPr>
              <w:t>Site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Habitat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Region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>
              <w:rPr>
                <w:rFonts w:eastAsiaTheme="minorHAnsi" w:cstheme="minorBidi"/>
                <w:b/>
                <w:bCs/>
                <w:sz w:val="20"/>
                <w:szCs w:val="20"/>
              </w:rPr>
              <w:t>Dep</w:t>
            </w: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h</w:t>
            </w:r>
            <w:r>
              <w:rPr>
                <w:rFonts w:eastAsiaTheme="minorHAnsi" w:cstheme="minorBidi"/>
                <w:b/>
                <w:bCs/>
                <w:sz w:val="20"/>
                <w:szCs w:val="20"/>
              </w:rPr>
              <w:t>t</w:t>
            </w: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 xml:space="preserve"> (m)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DF0F35" w:rsidP="00C1697D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>
              <w:rPr>
                <w:rFonts w:eastAsiaTheme="minorHAnsi" w:cstheme="minorBidi"/>
                <w:b/>
                <w:bCs/>
                <w:sz w:val="20"/>
                <w:szCs w:val="20"/>
              </w:rPr>
              <w:t>No. m</w:t>
            </w:r>
            <w:r w:rsidR="00576F0F"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acrofauna/m</w:t>
            </w:r>
            <w:r w:rsidR="00576F0F" w:rsidRPr="00DF0F35">
              <w:rPr>
                <w:rFonts w:eastAsiaTheme="minorHAnsi" w:cstheme="minorBidi"/>
                <w:b/>
                <w:b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DF0F35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 xml:space="preserve">Rank 1 </w:t>
            </w:r>
            <w:r w:rsidR="00DF0F35">
              <w:rPr>
                <w:rFonts w:eastAsiaTheme="minorHAnsi" w:cstheme="minorBidi"/>
                <w:b/>
                <w:bCs/>
                <w:sz w:val="20"/>
                <w:szCs w:val="20"/>
              </w:rPr>
              <w:t>d</w:t>
            </w: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ominance (Density)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DF0F35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 xml:space="preserve">Dominant </w:t>
            </w:r>
            <w:r w:rsidR="00DF0F35">
              <w:rPr>
                <w:rFonts w:eastAsiaTheme="minorHAnsi" w:cstheme="minorBidi"/>
                <w:b/>
                <w:bCs/>
                <w:sz w:val="20"/>
                <w:szCs w:val="20"/>
              </w:rPr>
              <w:t>t</w:t>
            </w: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axa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DF0F35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 xml:space="preserve">Other </w:t>
            </w:r>
            <w:r w:rsidR="00DF0F35">
              <w:rPr>
                <w:rFonts w:eastAsiaTheme="minorHAnsi" w:cstheme="minorBidi"/>
                <w:b/>
                <w:bCs/>
                <w:sz w:val="20"/>
                <w:szCs w:val="20"/>
              </w:rPr>
              <w:t>t</w:t>
            </w: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axa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DF0F35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 xml:space="preserve">Diversity </w:t>
            </w:r>
            <w:r w:rsidR="00DF0F35">
              <w:rPr>
                <w:rFonts w:eastAsiaTheme="minorHAnsi" w:cstheme="minorBidi"/>
                <w:b/>
                <w:bCs/>
                <w:sz w:val="20"/>
                <w:szCs w:val="20"/>
              </w:rPr>
              <w:t>p</w:t>
            </w: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atterns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DB1D0F">
            <w:pPr>
              <w:spacing w:before="2" w:after="2"/>
              <w:jc w:val="center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R</w:t>
            </w:r>
            <w:r>
              <w:rPr>
                <w:rFonts w:eastAsiaTheme="minorHAnsi" w:cstheme="minorBidi"/>
                <w:b/>
                <w:bCs/>
                <w:sz w:val="20"/>
                <w:szCs w:val="20"/>
              </w:rPr>
              <w:t>ef</w:t>
            </w:r>
            <w:r w:rsidR="00DF0F35">
              <w:rPr>
                <w:rFonts w:eastAsiaTheme="minorHAnsi" w:cstheme="minorBidi"/>
                <w:b/>
                <w:bCs/>
                <w:sz w:val="20"/>
                <w:szCs w:val="20"/>
              </w:rPr>
              <w:t>.</w:t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Escanaba Trough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ydrothermal sediment + near backgroun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NE Pacific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254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8,709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Ampharetidae, Orbiniidae, Spionida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 xml:space="preserve">nuculanid, </w:t>
            </w: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rovanna, Neolepetopsis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Grassle&lt;/Author&gt;&lt;Year&gt;1994&lt;/Year&gt;&lt;RecNum&gt;350&lt;/RecNum&gt;&lt;record&gt;&lt;rec-number&gt;350&lt;/rec-number&gt;&lt;foreign-keys&gt;&lt;key app="EN" db-id="p2evvw295z9sx4e50fbpe92ux0fx0rf00awe"&gt;350&lt;/key&gt;&lt;/foreign-keys&gt;&lt;ref-type name="Book Section"&gt;5&lt;/ref-type&gt;&lt;contributors&gt;&lt;authors&gt;&lt;author&gt;Grassle, J. F.&lt;/author&gt;&lt;author&gt;Petrecca, R.F.&lt;/author&gt;&lt;/authors&gt;&lt;secondary-authors&gt;&lt;author&gt;Zierenberg, R.A.&lt;/author&gt;&lt;author&gt;Reiss, C.A.&lt;/author&gt;&lt;/secondary-authors&gt;&lt;/contributors&gt;&lt;titles&gt;&lt;title&gt;Soft-sediment hydrothermal vent communities of Escanaba Trough&lt;/title&gt;&lt;secondary-title&gt;Geologic, hydrothermal, and biological studies at Escanaba Trough, Gorda Ridge, offshore Northern California&lt;/secondary-title&gt;&lt;/titles&gt;&lt;pages&gt;327-335&lt;/pages&gt;&lt;volume&gt;2022&lt;/volume&gt;&lt;section&gt;17&lt;/section&gt;&lt;keywords&gt;&lt;keyword&gt;Vents&lt;/keyword&gt;&lt;keyword&gt;Macrofauna&lt;/keyword&gt;&lt;/keywords&gt;&lt;dates&gt;&lt;year&gt;1994&lt;/year&gt;&lt;/dates&gt;&lt;publisher&gt;U.S. Geological Survey&lt;/publisher&gt;&lt;accession-num&gt;0340&lt;/accession-num&gt;&lt;call-num&gt;0340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42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ear woo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6,932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 xml:space="preserve">Dorvilleidae, Hesionidae, </w:t>
            </w: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rovanna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ydrothermal mounds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274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&lt;8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Cirratulidae, Spionidae, Paraonida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similar to ambient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D8699A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78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Gorda Ridge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 xml:space="preserve">NE 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Pacific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200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C. phaseoliformis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No species in common with non-vent sediments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Petrecca&lt;/Author&gt;&lt;Year&gt;1990&lt;/Year&gt;&lt;RecNum&gt;351&lt;/RecNum&gt;&lt;record&gt;&lt;rec-number&gt;351&lt;/rec-number&gt;&lt;foreign-keys&gt;&lt;key app="EN" db-id="p2evvw295z9sx4e50fbpe92ux0fx0rf00awe"&gt;351&lt;/key&gt;&lt;/foreign-keys&gt;&lt;ref-type name="Book Section"&gt;5&lt;/ref-type&gt;&lt;contributors&gt;&lt;authors&gt;&lt;author&gt;Petrecca, R.F.&lt;/author&gt;&lt;author&gt;Grassle, J. F.&lt;/author&gt;&lt;/authors&gt;&lt;secondary-authors&gt;&lt;author&gt;McMurray, G.R.&lt;/author&gt;&lt;/secondary-authors&gt;&lt;/contributors&gt;&lt;titles&gt;&lt;title&gt;Notes on fauna from several deep-sea hydrothermal vent and cold seep soft-sediment communities&lt;/title&gt;&lt;secondary-title&gt;Gorda Ridge: a seafloor spreading center in the United States Exclusive Economic Zone&lt;/secondary-title&gt;&lt;/titles&gt;&lt;pages&gt;279-283&lt;/pages&gt;&lt;keywords&gt;&lt;keyword&gt;Vents&lt;/keyword&gt;&lt;keyword&gt;Seep&lt;/keyword&gt;&lt;keyword&gt;Macrofauna&lt;/keyword&gt;&lt;/keywords&gt;&lt;dates&gt;&lt;year&gt;1990&lt;/year&gt;&lt;/dates&gt;&lt;pub-location&gt;New York&lt;/pub-location&gt;&lt;publisher&gt;Springer Verlag&lt;/publisher&gt;&lt;call-num&gt;0341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43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Guaymas Basin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P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etroleum sed</w:t>
            </w:r>
            <w:r>
              <w:rPr>
                <w:rFonts w:eastAsiaTheme="minorHAnsi" w:cstheme="minorBidi"/>
                <w:sz w:val="20"/>
                <w:szCs w:val="20"/>
              </w:rPr>
              <w:t>iment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Gulf of CA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,200-5,443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Hesionidae, Dorvileida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Petrecca&lt;/Author&gt;&lt;Year&gt;1990&lt;/Year&gt;&lt;RecNum&gt;351&lt;/RecNum&gt;&lt;record&gt;&lt;rec-number&gt;351&lt;/rec-number&gt;&lt;foreign-keys&gt;&lt;key app="EN" db-id="p2evvw295z9sx4e50fbpe92ux0fx0rf00awe"&gt;351&lt;/key&gt;&lt;/foreign-keys&gt;&lt;ref-type name="Book Section"&gt;5&lt;/ref-type&gt;&lt;contributors&gt;&lt;authors&gt;&lt;author&gt;Petrecca, R.F.&lt;/author&gt;&lt;author&gt;Grassle, J. F.&lt;/author&gt;&lt;/authors&gt;&lt;secondary-authors&gt;&lt;author&gt;McMurray, G.R.&lt;/author&gt;&lt;/secondary-authors&gt;&lt;/contributors&gt;&lt;titles&gt;&lt;title&gt;Notes on fauna from several deep-sea hydrothermal vent and cold seep soft-sediment communities&lt;/title&gt;&lt;secondary-title&gt;Gorda Ridge: a seafloor spreading center in the United States Exclusive Economic Zone&lt;/secondary-title&gt;&lt;/titles&gt;&lt;pages&gt;279-283&lt;/pages&gt;&lt;keywords&gt;&lt;keyword&gt;Vents&lt;/keyword&gt;&lt;keyword&gt;Seep&lt;/keyword&gt;&lt;keyword&gt;Macrofauna&lt;/keyword&gt;&lt;/keywords&gt;&lt;dates&gt;&lt;year&gt;1990&lt;/year&gt;&lt;/dates&gt;&lt;pub-location&gt;New York&lt;/pub-location&gt;&lt;publisher&gt;Springer Verlag&lt;/publisher&gt;&lt;call-num&gt;0341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43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26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C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lam be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uculanid bivalves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26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M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icrobial mat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Amphisamytha</w:t>
            </w:r>
            <w:r w:rsidRPr="005D4A03">
              <w:rPr>
                <w:rFonts w:eastAsiaTheme="minorHAnsi" w:cstheme="minorBidi"/>
                <w:sz w:val="20"/>
                <w:szCs w:val="20"/>
              </w:rPr>
              <w:t xml:space="preserve"> (Ampharetidae)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26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B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ackgroun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270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,200-1,900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D8699A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78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Galapagos Mounds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ulph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idic sediments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 Pacific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2700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 xml:space="preserve">Aurospio 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(Spionidae)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 xml:space="preserve">Reduced species richness and density relative to non vent.  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Grassle&lt;/Author&gt;&lt;Year&gt;1985&lt;/Year&gt;&lt;RecNum&gt;218&lt;/RecNum&gt;&lt;record&gt;&lt;rec-number&gt;218&lt;/rec-number&gt;&lt;foreign-keys&gt;&lt;key app="EN" db-id="p2evvw295z9sx4e50fbpe92ux0fx0rf00awe"&gt;218&lt;/key&gt;&lt;/foreign-keys&gt;&lt;ref-type name="Journal Article"&gt;17&lt;/ref-type&gt;&lt;contributors&gt;&lt;authors&gt;&lt;author&gt;Grassle, J. F.&lt;/author&gt;&lt;author&gt;Brown-Leger, S.&lt;/author&gt;&lt;author&gt;Morse-Porteous, L. S.&lt;/author&gt;&lt;author&gt;Petrecca, R.F.&lt;/author&gt;&lt;author&gt;Williams, I.&lt;/author&gt;&lt;/authors&gt;&lt;/contributors&gt;&lt;titles&gt;&lt;title&gt;Deep-sea fauna of sediments in the vicinity of hydrothermal vents&lt;/title&gt;&lt;secondary-title&gt;Bull Biol Soc Wash&lt;/secondary-title&gt;&lt;/titles&gt;&lt;periodical&gt;&lt;full-title&gt;Bull Biol Soc Wash&lt;/full-title&gt;&lt;/periodical&gt;&lt;pages&gt;443-452&lt;/pages&gt;&lt;volume&gt;6&lt;/volume&gt;&lt;keywords&gt;&lt;keyword&gt;Vents&lt;/keyword&gt;&lt;keyword&gt;Macrofauna&lt;/keyword&gt;&lt;/keywords&gt;&lt;dates&gt;&lt;year&gt;1985&lt;/year&gt;&lt;/dates&gt;&lt;call-num&gt;0208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18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21o N, EPR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ydrothermal sediments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2717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 xml:space="preserve">Anobothrus 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sp. (Ampharetidae) Thyasirida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Low diversity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8A6A1C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Grassle&lt;/Author&gt;&lt;Year&gt;1985&lt;/Year&gt;&lt;RecNum&gt;218&lt;/RecNum&gt;&lt;record&gt;&lt;rec-number&gt;218&lt;/rec-number&gt;&lt;foreign-keys&gt;&lt;key app="EN" db-id="p2evvw295z9sx4e50fbpe92ux0fx0rf00awe"&gt;218&lt;/key&gt;&lt;/foreign-keys&gt;&lt;ref-type name="Journal Article"&gt;17&lt;/ref-type&gt;&lt;contributors&gt;&lt;authors&gt;&lt;author&gt;Grassle, J. F.&lt;/author&gt;&lt;author&gt;Brown-Leger, S.&lt;/author&gt;&lt;author&gt;Morse-Porteous, L. S.&lt;/author&gt;&lt;author&gt;Petrecca, R.F.&lt;/author&gt;&lt;author&gt;Williams, I.&lt;/author&gt;&lt;/authors&gt;&lt;/contributors&gt;&lt;titles&gt;&lt;title&gt;Deep-sea fauna of sediments in the vicinity of hydrothermal vents&lt;/title&gt;&lt;secondary-title&gt;Bull Biol Soc Wash&lt;/secondary-title&gt;&lt;/titles&gt;&lt;periodical&gt;&lt;full-title&gt;Bull Biol Soc Wash&lt;/full-title&gt;&lt;/periodical&gt;&lt;pages&gt;443-452&lt;/pages&gt;&lt;volume&gt;6&lt;/volume&gt;&lt;keywords&gt;&lt;keyword&gt;Vents&lt;/keyword&gt;&lt;keyword&gt;Macrofauna&lt;/keyword&gt;&lt;/keywords&gt;&lt;dates&gt;&lt;year&gt;1985&lt;/year&gt;&lt;/dates&gt;&lt;call-num&gt;0208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18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Middle Valley, Juan de Fuca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M</w:t>
            </w:r>
            <w:r w:rsidR="00F96F6B">
              <w:rPr>
                <w:rFonts w:eastAsiaTheme="minorHAnsi" w:cstheme="minorBidi"/>
                <w:sz w:val="20"/>
                <w:szCs w:val="20"/>
              </w:rPr>
              <w:t>icrobial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 xml:space="preserve"> mat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NE Pacific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2406-2414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5,589</w:t>
            </w:r>
            <w:r w:rsidRPr="005D4A03">
              <w:rPr>
                <w:rFonts w:eastAsiaTheme="minorHAnsi" w:cstheme="minorBidi"/>
                <w:sz w:val="20"/>
                <w:szCs w:val="20"/>
                <w:u w:val="single"/>
              </w:rPr>
              <w:t>+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2022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4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Leitoscoloplos pachybrachiatus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, Dorvilleidae spp., Ampharetidae spp.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Levin&lt;/Author&gt;&lt;Year&gt;2009&lt;/Year&gt;&lt;RecNum&gt;187&lt;/RecNum&gt;&lt;record&gt;&lt;rec-number&gt;187&lt;/rec-number&gt;&lt;foreign-keys&gt;&lt;key app="EN" db-id="p2evvw295z9sx4e50fbpe92ux0fx0rf00awe"&gt;187&lt;/key&gt;&lt;/foreign-keys&gt;&lt;ref-type name="Journal Article"&gt;17&lt;/ref-type&gt;&lt;contributors&gt;&lt;authors&gt;&lt;author&gt;Levin, L.A.&lt;/author&gt;&lt;author&gt;Mendoza, G.F.&lt;/author&gt;&lt;author&gt;Konotchick, T.&lt;/author&gt;&lt;author&gt;Lee, R.W.&lt;/author&gt;&lt;/authors&gt;&lt;/contributors&gt;&lt;titles&gt;&lt;title&gt;Macrobenthos community structure and trophic relationships within active and inactive Pacific hydrothermal sediments&lt;/title&gt;&lt;secondary-title&gt;Deep-Sea Research II&lt;/secondary-title&gt;&lt;/titles&gt;&lt;periodical&gt;&lt;full-title&gt;Deep-Sea Research II&lt;/full-title&gt;&lt;/periodical&gt;&lt;pages&gt;1632-1648&lt;/pages&gt;&lt;volume&gt;56&lt;/volume&gt;&lt;keywords&gt;&lt;keyword&gt;Vents&lt;/keyword&gt;&lt;keyword&gt;Macrofauna&lt;/keyword&gt;&lt;keyword&gt;Deep-sea&lt;/keyword&gt;&lt;/keywords&gt;&lt;dates&gt;&lt;year&gt;2009&lt;/year&gt;&lt;/dates&gt;&lt;accession-num&gt;0178&lt;/accession-num&gt;&lt;call-num&gt;0178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27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ot mu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910</w:t>
            </w:r>
            <w:r w:rsidRPr="000C33F2">
              <w:rPr>
                <w:rFonts w:eastAsiaTheme="minorHAnsi" w:cstheme="minorBidi"/>
                <w:sz w:val="20"/>
                <w:szCs w:val="20"/>
              </w:rPr>
              <w:t>±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263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50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Syllidae, Spionida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Dorvilleidae, Gastropoda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C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lam be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6,704</w:t>
            </w:r>
            <w:r w:rsidRPr="000C33F2">
              <w:rPr>
                <w:rFonts w:eastAsiaTheme="minorHAnsi" w:cstheme="minorBidi"/>
                <w:sz w:val="20"/>
                <w:szCs w:val="20"/>
              </w:rPr>
              <w:t>±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2247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4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Orbinidae, Syllida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Exogoninae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B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ackgroun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,120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Tanaidacea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rionospio</w:t>
            </w:r>
            <w:r w:rsidRPr="005D4A03">
              <w:rPr>
                <w:rFonts w:eastAsiaTheme="minorHAnsi" w:cstheme="minorBidi"/>
                <w:sz w:val="20"/>
                <w:szCs w:val="20"/>
              </w:rPr>
              <w:t xml:space="preserve"> sp.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Solwara 1, Manus Basin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A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ctive</w:t>
            </w:r>
            <w:r w:rsidR="00A768C0">
              <w:rPr>
                <w:rFonts w:eastAsiaTheme="minorHAnsi" w:cstheme="minorBidi"/>
                <w:sz w:val="20"/>
                <w:szCs w:val="20"/>
              </w:rPr>
              <w:t xml:space="preserve"> mu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Papua New Guinea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511-1575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934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6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araleptognathia</w:t>
            </w:r>
            <w:r w:rsidRPr="005D4A03">
              <w:rPr>
                <w:rFonts w:eastAsiaTheme="minorHAnsi" w:cstheme="minorBidi"/>
                <w:sz w:val="20"/>
                <w:szCs w:val="20"/>
              </w:rPr>
              <w:t xml:space="preserve"> (Tanaidacea)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 xml:space="preserve">Isopoda, Nuculanid bivalve, </w:t>
            </w: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Heteromastus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Levin&lt;/Author&gt;&lt;Year&gt;2009&lt;/Year&gt;&lt;RecNum&gt;187&lt;/RecNum&gt;&lt;record&gt;&lt;rec-number&gt;187&lt;/rec-number&gt;&lt;foreign-keys&gt;&lt;key app="EN" db-id="p2evvw295z9sx4e50fbpe92ux0fx0rf00awe"&gt;187&lt;/key&gt;&lt;/foreign-keys&gt;&lt;ref-type name="Journal Article"&gt;17&lt;/ref-type&gt;&lt;contributors&gt;&lt;authors&gt;&lt;author&gt;Levin, L.A.&lt;/author&gt;&lt;author&gt;Mendoza, G.F.&lt;/author&gt;&lt;author&gt;Konotchick, T.&lt;/author&gt;&lt;author&gt;Lee, R.W.&lt;/author&gt;&lt;/authors&gt;&lt;/contributors&gt;&lt;titles&gt;&lt;title&gt;Macrobenthos community structure and trophic relationships within active and inactive Pacific hydrothermal sediments&lt;/title&gt;&lt;secondary-title&gt;Deep-Sea Research II&lt;/secondary-title&gt;&lt;/titles&gt;&lt;periodical&gt;&lt;full-title&gt;Deep-Sea Research II&lt;/full-title&gt;&lt;/periodical&gt;&lt;pages&gt;1632-1648&lt;/pages&gt;&lt;volume&gt;56&lt;/volume&gt;&lt;keywords&gt;&lt;keyword&gt;Vents&lt;/keyword&gt;&lt;keyword&gt;Macrofauna&lt;/keyword&gt;&lt;keyword&gt;Deep-sea&lt;/keyword&gt;&lt;/keywords&gt;&lt;dates&gt;&lt;year&gt;2009&lt;/year&gt;&lt;/dates&gt;&lt;accession-num&gt;0178&lt;/accession-num&gt;&lt;call-num&gt;0178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27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52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I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nactive</w:t>
            </w:r>
            <w:r w:rsidR="00A768C0">
              <w:rPr>
                <w:rFonts w:eastAsiaTheme="minorHAnsi" w:cstheme="minorBidi"/>
                <w:sz w:val="20"/>
                <w:szCs w:val="20"/>
              </w:rPr>
              <w:t xml:space="preserve"> mu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504-1634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445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58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araleptognathia</w:t>
            </w:r>
            <w:r w:rsidRPr="005D4A03">
              <w:rPr>
                <w:rFonts w:eastAsiaTheme="minorHAnsi" w:cstheme="minorBidi"/>
                <w:sz w:val="20"/>
                <w:szCs w:val="20"/>
              </w:rPr>
              <w:t xml:space="preserve"> (Tanaidacea)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uculanid bivalve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78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b/>
                <w:b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b/>
                <w:bCs/>
                <w:sz w:val="20"/>
                <w:szCs w:val="20"/>
              </w:rPr>
              <w:t>South Su, Manus Basin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A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ctive</w:t>
            </w:r>
            <w:r>
              <w:rPr>
                <w:rFonts w:eastAsiaTheme="minorHAnsi" w:cstheme="minorBidi"/>
                <w:sz w:val="20"/>
                <w:szCs w:val="20"/>
              </w:rPr>
              <w:t xml:space="preserve"> </w:t>
            </w:r>
            <w:r w:rsidR="00A768C0">
              <w:rPr>
                <w:rFonts w:eastAsiaTheme="minorHAnsi" w:cstheme="minorBidi"/>
                <w:sz w:val="20"/>
                <w:szCs w:val="20"/>
              </w:rPr>
              <w:t>mu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Papua New Guinea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312-1369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3</w:t>
            </w:r>
            <w:r>
              <w:rPr>
                <w:rFonts w:eastAsiaTheme="minorHAnsi" w:cstheme="minorBidi"/>
                <w:sz w:val="20"/>
                <w:szCs w:val="20"/>
              </w:rPr>
              <w:t>,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740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77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rionospio (Minuspio)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uculanid bivalve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Reduced diversity relative to inactive sediments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Levin&lt;/Author&gt;&lt;Year&gt;2009&lt;/Year&gt;&lt;RecNum&gt;187&lt;/RecNum&gt;&lt;record&gt;&lt;rec-number&gt;187&lt;/rec-number&gt;&lt;foreign-keys&gt;&lt;key app="EN" db-id="p2evvw295z9sx4e50fbpe92ux0fx0rf00awe"&gt;187&lt;/key&gt;&lt;/foreign-keys&gt;&lt;ref-type name="Journal Article"&gt;17&lt;/ref-type&gt;&lt;contributors&gt;&lt;authors&gt;&lt;author&gt;Levin, L.A.&lt;/author&gt;&lt;author&gt;Mendoza, G.F.&lt;/author&gt;&lt;author&gt;Konotchick, T.&lt;/author&gt;&lt;author&gt;Lee, R.W.&lt;/author&gt;&lt;/authors&gt;&lt;/contributors&gt;&lt;titles&gt;&lt;title&gt;Macrobenthos community structure and trophic relationships within active and inactive Pacific hydrothermal sediments&lt;/title&gt;&lt;secondary-title&gt;Deep-Sea Research II&lt;/secondary-title&gt;&lt;/titles&gt;&lt;periodical&gt;&lt;full-title&gt;Deep-Sea Research II&lt;/full-title&gt;&lt;/periodical&gt;&lt;pages&gt;1632-1648&lt;/pages&gt;&lt;volume&gt;56&lt;/volume&gt;&lt;keywords&gt;&lt;keyword&gt;Vents&lt;/keyword&gt;&lt;keyword&gt;Macrofauna&lt;/keyword&gt;&lt;keyword&gt;Deep-sea&lt;/keyword&gt;&lt;/keywords&gt;&lt;dates&gt;&lt;year&gt;2009&lt;/year&gt;&lt;/dates&gt;&lt;accession-num&gt;0178&lt;/accession-num&gt;&lt;call-num&gt;0178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27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857A41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I</w:t>
            </w:r>
            <w:r w:rsidR="00576F0F" w:rsidRPr="005D4A03">
              <w:rPr>
                <w:rFonts w:eastAsiaTheme="minorHAnsi" w:cstheme="minorBidi"/>
                <w:sz w:val="20"/>
                <w:szCs w:val="20"/>
              </w:rPr>
              <w:t>nactive</w:t>
            </w:r>
            <w:r w:rsidR="00A768C0">
              <w:rPr>
                <w:rFonts w:eastAsiaTheme="minorHAnsi" w:cstheme="minorBidi"/>
                <w:sz w:val="20"/>
                <w:szCs w:val="20"/>
              </w:rPr>
              <w:t xml:space="preserve"> mud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1356-1452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908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43%</w:t>
            </w:r>
          </w:p>
        </w:tc>
        <w:tc>
          <w:tcPr>
            <w:tcW w:w="163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</w:t>
            </w:r>
            <w:r w:rsidRPr="005D4A03">
              <w:rPr>
                <w:rFonts w:eastAsiaTheme="minorHAnsi" w:cstheme="minorBidi"/>
                <w:sz w:val="20"/>
                <w:szCs w:val="20"/>
              </w:rPr>
              <w:t>uculanoid bivalve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 xml:space="preserve">Paraleptognathia </w:t>
            </w:r>
            <w:r w:rsidRPr="005D4A03">
              <w:rPr>
                <w:rFonts w:eastAsiaTheme="minorHAnsi" w:cstheme="minorBidi"/>
                <w:sz w:val="20"/>
                <w:szCs w:val="20"/>
              </w:rPr>
              <w:t xml:space="preserve">sp., </w:t>
            </w:r>
            <w:r w:rsidRPr="005D4A03">
              <w:rPr>
                <w:rFonts w:eastAsiaTheme="minorHAnsi" w:cstheme="minorBidi"/>
                <w:i/>
                <w:iCs/>
                <w:sz w:val="20"/>
                <w:szCs w:val="20"/>
              </w:rPr>
              <w:t>Prionospio</w:t>
            </w:r>
            <w:r w:rsidRPr="005D4A03">
              <w:rPr>
                <w:rFonts w:eastAsiaTheme="minorHAnsi" w:cstheme="minorBidi"/>
                <w:sz w:val="20"/>
                <w:szCs w:val="20"/>
              </w:rPr>
              <w:t xml:space="preserve"> sp.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5D4A03">
              <w:rPr>
                <w:rFonts w:eastAsiaTheme="minorHAnsi" w:cstheme="minorBidi"/>
                <w:sz w:val="20"/>
                <w:szCs w:val="20"/>
              </w:rPr>
              <w:t> 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D8699A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334"/>
        </w:trPr>
        <w:tc>
          <w:tcPr>
            <w:tcW w:w="12800" w:type="dxa"/>
            <w:gridSpan w:val="10"/>
            <w:shd w:val="clear" w:color="auto" w:fill="auto"/>
          </w:tcPr>
          <w:p w:rsidR="00576F0F" w:rsidRPr="007E3BD9" w:rsidRDefault="00576F0F" w:rsidP="00C1697D">
            <w:pPr>
              <w:spacing w:before="2" w:after="2"/>
              <w:rPr>
                <w:rFonts w:eastAsiaTheme="minorHAnsi" w:cstheme="minorBidi"/>
                <w:b/>
                <w:sz w:val="20"/>
                <w:szCs w:val="20"/>
              </w:rPr>
            </w:pPr>
            <w:r w:rsidRPr="007E3BD9">
              <w:rPr>
                <w:rFonts w:eastAsiaTheme="minorHAnsi" w:cstheme="minorBidi"/>
                <w:b/>
                <w:sz w:val="20"/>
                <w:szCs w:val="20"/>
              </w:rPr>
              <w:t>Whale</w:t>
            </w:r>
            <w:r>
              <w:rPr>
                <w:rFonts w:eastAsiaTheme="minorHAnsi" w:cstheme="minorBidi"/>
                <w:b/>
                <w:sz w:val="20"/>
                <w:szCs w:val="20"/>
              </w:rPr>
              <w:t>, Wood and Kelp</w:t>
            </w:r>
            <w:r w:rsidRPr="007E3BD9">
              <w:rPr>
                <w:rFonts w:eastAsiaTheme="minorHAnsi" w:cstheme="minorBidi"/>
                <w:b/>
                <w:sz w:val="20"/>
                <w:szCs w:val="20"/>
              </w:rPr>
              <w:t xml:space="preserve"> falls</w:t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E Pacific</w:t>
            </w:r>
          </w:p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Whale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576F0F" w:rsidP="00D7048B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Disturbed or organic rich sediments (0.12 to 6.8 yrs)</w:t>
            </w:r>
          </w:p>
        </w:tc>
        <w:tc>
          <w:tcPr>
            <w:tcW w:w="1108" w:type="dxa"/>
            <w:shd w:val="clear" w:color="auto" w:fill="auto"/>
          </w:tcPr>
          <w:p w:rsidR="00576F0F" w:rsidRDefault="00576F0F" w:rsidP="00CC1B06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anta Cruz Basin</w:t>
            </w:r>
          </w:p>
          <w:p w:rsidR="00576F0F" w:rsidRPr="005D4A03" w:rsidRDefault="00576F0F" w:rsidP="00CC1B06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(30 ton carcass)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670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 xml:space="preserve">1,820 to 51,455 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41-86%</w:t>
            </w:r>
          </w:p>
        </w:tc>
        <w:tc>
          <w:tcPr>
            <w:tcW w:w="1631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Dorvilleids</w:t>
            </w:r>
          </w:p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Amphipods</w:t>
            </w:r>
          </w:p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Cumaceans</w:t>
            </w:r>
          </w:p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Gastropods</w:t>
            </w:r>
          </w:p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Bivalves</w:t>
            </w:r>
          </w:p>
        </w:tc>
        <w:tc>
          <w:tcPr>
            <w:tcW w:w="1827" w:type="dxa"/>
            <w:shd w:val="clear" w:color="auto" w:fill="auto"/>
          </w:tcPr>
          <w:p w:rsidR="00576F0F" w:rsidRPr="00CC1B06" w:rsidRDefault="00576F0F" w:rsidP="00C1697D">
            <w:pPr>
              <w:spacing w:before="2" w:after="2"/>
              <w:rPr>
                <w:rFonts w:eastAsiaTheme="minorHAnsi" w:cstheme="minorBidi"/>
                <w:iCs/>
                <w:sz w:val="20"/>
                <w:szCs w:val="20"/>
              </w:rPr>
            </w:pPr>
            <w:r>
              <w:rPr>
                <w:rFonts w:eastAsiaTheme="minorHAnsi" w:cstheme="minorBidi"/>
                <w:iCs/>
                <w:sz w:val="20"/>
                <w:szCs w:val="20"/>
              </w:rPr>
              <w:t>Ampharetids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igher diversity at peak of sulfides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7D598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Smith&lt;/Author&gt;&lt;RecNum&gt;121&lt;/RecNum&gt;&lt;record&gt;&lt;rec-number&gt;121&lt;/rec-number&gt;&lt;foreign-keys&gt;&lt;key app="EN" db-id="p2evvw295z9sx4e50fbpe92ux0fx0rf00awe"&gt;121&lt;/key&gt;&lt;/foreign-keys&gt;&lt;ref-type name="Journal Article"&gt;17&lt;/ref-type&gt;&lt;contributors&gt;&lt;authors&gt;&lt;author&gt;Smith, C.R.&lt;/author&gt;&lt;author&gt;Bernardino, A.F&lt;/author&gt;&lt;author&gt;Hannides, A.K&lt;/author&gt;&lt;author&gt;Baco, A.R.&lt;/author&gt;&lt;author&gt;Altamira, I.&lt;/author&gt;&lt;/authors&gt;&lt;/contributors&gt;&lt;titles&gt;&lt;title&gt;Geochemical and macrofaunal community succession in sediments around a 30-ton, deep-sea whale: a seven-year study&lt;/title&gt;&lt;/titles&gt;&lt;pages&gt;in prep&lt;/pages&gt;&lt;keywords&gt;&lt;keyword&gt;Whale&lt;/keyword&gt;&lt;keyword&gt;Macrofauna&lt;/keyword&gt;&lt;keyword&gt;Deep-sea&lt;/keyword&gt;&lt;/keywords&gt;&lt;dates&gt;&lt;/dates&gt;&lt;call-num&gt;0112&lt;/call-num&gt;&lt;urls&gt;&lt;/urls&gt;&lt;/record&gt;&lt;/Cite&gt;&lt;Cite&gt;&lt;Author&gt;Smith&lt;/Author&gt;&lt;Year&gt;2002&lt;/Year&gt;&lt;RecNum&gt;49&lt;/RecNum&gt;&lt;record&gt;&lt;rec-number&gt;49&lt;/rec-number&gt;&lt;foreign-keys&gt;&lt;key app="EN" db-id="p2evvw295z9sx4e50fbpe92ux0fx0rf00awe"&gt;49&lt;/key&gt;&lt;/foreign-keys&gt;&lt;ref-type name="Journal Article"&gt;17&lt;/ref-type&gt;&lt;contributors&gt;&lt;authors&gt;&lt;author&gt;Smith, C.R.&lt;/author&gt;&lt;author&gt;Baco-Taylor, A.R.&lt;/author&gt;&lt;author&gt;Glover, A.G.&lt;/author&gt;&lt;/authors&gt;&lt;/contributors&gt;&lt;titles&gt;&lt;title&gt;Faunal succession on replicate deep-sea whale falls: time scales and vent-seep affinities&lt;/title&gt;&lt;secondary-title&gt;Cahiers de Biologie Marine&lt;/secondary-title&gt;&lt;/titles&gt;&lt;periodical&gt;&lt;full-title&gt;Cahiers de Biologie Marine&lt;/full-title&gt;&lt;/periodical&gt;&lt;pages&gt;293-297&lt;/pages&gt;&lt;volume&gt;43&lt;/volume&gt;&lt;keywords&gt;&lt;keyword&gt;Whale&lt;/keyword&gt;&lt;/keywords&gt;&lt;dates&gt;&lt;year&gt;2002&lt;/year&gt;&lt;/dates&gt;&lt;accession-num&gt;0086&lt;/accession-num&gt;&lt;call-num&gt;0086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28,29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Clam shell sediments (0-0.5m) not organically rich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anta Catalina Basin (&gt; 4yr – 36yr carcass)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240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3,333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32-37%</w:t>
            </w:r>
          </w:p>
        </w:tc>
        <w:tc>
          <w:tcPr>
            <w:tcW w:w="1631" w:type="dxa"/>
            <w:shd w:val="clear" w:color="auto" w:fill="auto"/>
          </w:tcPr>
          <w:p w:rsidR="00576F0F" w:rsidRPr="00E60E8D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E60E8D">
              <w:rPr>
                <w:rFonts w:eastAsiaTheme="minorHAnsi" w:cstheme="minorBidi"/>
                <w:i/>
                <w:sz w:val="20"/>
                <w:szCs w:val="20"/>
              </w:rPr>
              <w:t>Levinsenia oculata</w:t>
            </w: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Bkgd species dominant;</w:t>
            </w:r>
          </w:p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igher diversity at 0m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7D598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Smith&lt;/Author&gt;&lt;Year&gt;1998&lt;/Year&gt;&lt;RecNum&gt;10&lt;/RecNum&gt;&lt;record&gt;&lt;rec-number&gt;10&lt;/rec-number&gt;&lt;foreign-keys&gt;&lt;key app="EN" db-id="p2evvw295z9sx4e50fbpe92ux0fx0rf00awe"&gt;10&lt;/key&gt;&lt;/foreign-keys&gt;&lt;ref-type name="Journal Article"&gt;17&lt;/ref-type&gt;&lt;contributors&gt;&lt;authors&gt;&lt;author&gt;Smith, C. R.&lt;/author&gt;&lt;author&gt;Maybaum, H. L.&lt;/author&gt;&lt;author&gt;Baco-Taylor, Amy&lt;/author&gt;&lt;author&gt;Pope, R. H.&lt;/author&gt;&lt;author&gt;Carpenter, S. D.&lt;/author&gt;&lt;author&gt;Yager, P. L.&lt;/author&gt;&lt;author&gt;Macko, S. A.&lt;/author&gt;&lt;author&gt;Deming, J. W.&lt;/author&gt;&lt;/authors&gt;&lt;/contributors&gt;&lt;titles&gt;&lt;title&gt;Sediment community structure around a whale skeleton in the deep Northeast Pacific: macrofaunal, microbial and bioturbation effects&lt;/title&gt;&lt;secondary-title&gt;Deep-Sea Research II&lt;/secondary-title&gt;&lt;/titles&gt;&lt;periodical&gt;&lt;full-title&gt;Deep-Sea Research II&lt;/full-title&gt;&lt;/periodical&gt;&lt;pages&gt;335-364&lt;/pages&gt;&lt;volume&gt;45&lt;/volume&gt;&lt;keywords&gt;&lt;keyword&gt;Whale&lt;/keyword&gt;&lt;keyword&gt;Macrofauna&lt;/keyword&gt;&lt;keyword&gt;Deep-sea&lt;/keyword&gt;&lt;/keywords&gt;&lt;dates&gt;&lt;year&gt;1998&lt;/year&gt;&lt;/dates&gt;&lt;accession-num&gt;0002&lt;/accession-num&gt;&lt;call-num&gt;0088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13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ediments 4 months after carcass placement</w:t>
            </w:r>
          </w:p>
        </w:tc>
        <w:tc>
          <w:tcPr>
            <w:tcW w:w="1108" w:type="dxa"/>
            <w:shd w:val="clear" w:color="auto" w:fill="auto"/>
          </w:tcPr>
          <w:p w:rsidR="00576F0F" w:rsidRDefault="00576F0F" w:rsidP="00530A6C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an Diego Trough (5 ton carcass)</w:t>
            </w:r>
          </w:p>
        </w:tc>
        <w:tc>
          <w:tcPr>
            <w:tcW w:w="728" w:type="dxa"/>
            <w:shd w:val="clear" w:color="auto" w:fill="auto"/>
          </w:tcPr>
          <w:p w:rsidR="00576F0F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220</w:t>
            </w:r>
          </w:p>
        </w:tc>
        <w:tc>
          <w:tcPr>
            <w:tcW w:w="1565" w:type="dxa"/>
            <w:shd w:val="clear" w:color="auto" w:fill="auto"/>
          </w:tcPr>
          <w:p w:rsidR="00576F0F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20,000 to 45,000</w:t>
            </w:r>
          </w:p>
        </w:tc>
        <w:tc>
          <w:tcPr>
            <w:tcW w:w="1163" w:type="dxa"/>
            <w:shd w:val="clear" w:color="auto" w:fill="auto"/>
          </w:tcPr>
          <w:p w:rsidR="00576F0F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42414A" w:rsidRDefault="00576F0F" w:rsidP="00C1697D">
            <w:pPr>
              <w:spacing w:before="2" w:after="2"/>
              <w:rPr>
                <w:rFonts w:eastAsiaTheme="minorHAnsi" w:cstheme="minorBidi"/>
                <w:i/>
                <w:sz w:val="20"/>
                <w:szCs w:val="20"/>
              </w:rPr>
            </w:pPr>
            <w:r w:rsidRPr="00F02535">
              <w:rPr>
                <w:rFonts w:eastAsiaTheme="minorHAnsi" w:cstheme="minorBidi"/>
                <w:i/>
                <w:sz w:val="20"/>
                <w:szCs w:val="20"/>
              </w:rPr>
              <w:t>Ophryotrocha</w:t>
            </w:r>
          </w:p>
          <w:p w:rsidR="00576F0F" w:rsidRDefault="00576F0F" w:rsidP="0042414A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Chrysopetalid polychaetes</w:t>
            </w:r>
          </w:p>
          <w:p w:rsidR="00576F0F" w:rsidRPr="0042414A" w:rsidRDefault="00576F0F" w:rsidP="0042414A">
            <w:pPr>
              <w:spacing w:before="2" w:after="2"/>
              <w:rPr>
                <w:rFonts w:eastAsiaTheme="minorHAnsi" w:cstheme="minorBidi"/>
                <w:i/>
                <w:sz w:val="20"/>
                <w:szCs w:val="20"/>
              </w:rPr>
            </w:pPr>
          </w:p>
        </w:tc>
        <w:tc>
          <w:tcPr>
            <w:tcW w:w="1827" w:type="dxa"/>
            <w:shd w:val="clear" w:color="auto" w:fill="auto"/>
          </w:tcPr>
          <w:p w:rsidR="00576F0F" w:rsidRPr="0042414A" w:rsidRDefault="00576F0F" w:rsidP="00C1697D">
            <w:pPr>
              <w:spacing w:before="2" w:after="2"/>
              <w:rPr>
                <w:rFonts w:eastAsiaTheme="minorHAnsi" w:cstheme="minorBidi"/>
                <w:iCs/>
                <w:sz w:val="20"/>
                <w:szCs w:val="20"/>
              </w:rPr>
            </w:pPr>
            <w:r w:rsidRPr="0042414A">
              <w:rPr>
                <w:rFonts w:eastAsiaTheme="minorHAnsi" w:cstheme="minorBidi"/>
                <w:i/>
                <w:sz w:val="20"/>
                <w:szCs w:val="20"/>
              </w:rPr>
              <w:t>Cumella</w:t>
            </w:r>
            <w:r>
              <w:rPr>
                <w:rFonts w:eastAsiaTheme="minorHAnsi" w:cstheme="minorBidi"/>
                <w:sz w:val="20"/>
                <w:szCs w:val="20"/>
              </w:rPr>
              <w:t xml:space="preserve"> sp.</w:t>
            </w:r>
          </w:p>
        </w:tc>
        <w:tc>
          <w:tcPr>
            <w:tcW w:w="1141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7D598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Smith&lt;/Author&gt;&lt;Year&gt;2002&lt;/Year&gt;&lt;RecNum&gt;49&lt;/RecNum&gt;&lt;record&gt;&lt;rec-number&gt;49&lt;/rec-number&gt;&lt;foreign-keys&gt;&lt;key app="EN" db-id="p2evvw295z9sx4e50fbpe92ux0fx0rf00awe"&gt;49&lt;/key&gt;&lt;/foreign-keys&gt;&lt;ref-type name="Journal Article"&gt;17&lt;/ref-type&gt;&lt;contributors&gt;&lt;authors&gt;&lt;author&gt;Smith, C.R.&lt;/author&gt;&lt;author&gt;Baco-Taylor, A.R.&lt;/author&gt;&lt;author&gt;Glover, A.G.&lt;/author&gt;&lt;/authors&gt;&lt;/contributors&gt;&lt;titles&gt;&lt;title&gt;Faunal succession on replicate deep-sea whale falls: time scales and vent-seep affinities&lt;/title&gt;&lt;secondary-title&gt;Cahiers de Biologie Marine&lt;/secondary-title&gt;&lt;/titles&gt;&lt;periodical&gt;&lt;full-title&gt;Cahiers de Biologie Marine&lt;/full-title&gt;&lt;/periodical&gt;&lt;pages&gt;293-297&lt;/pages&gt;&lt;volume&gt;43&lt;/volume&gt;&lt;keywords&gt;&lt;keyword&gt;Whale&lt;/keyword&gt;&lt;/keywords&gt;&lt;dates&gt;&lt;year&gt;2002&lt;/year&gt;&lt;/dates&gt;&lt;accession-num&gt;0086&lt;/accession-num&gt;&lt;call-num&gt;0086&lt;/call-num&gt;&lt;urls&gt;&lt;/urls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28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E07643" w:rsidRDefault="00576F0F" w:rsidP="00FC7EAB">
            <w:pPr>
              <w:spacing w:before="2" w:after="2"/>
              <w:rPr>
                <w:rFonts w:eastAsiaTheme="minorHAnsi" w:cstheme="minorBidi"/>
                <w:sz w:val="20"/>
                <w:szCs w:val="20"/>
                <w:highlight w:val="green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8B12B3" w:rsidRDefault="00576F0F" w:rsidP="001A22EC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ediments (0-0.5m)</w:t>
            </w:r>
          </w:p>
        </w:tc>
        <w:tc>
          <w:tcPr>
            <w:tcW w:w="1108" w:type="dxa"/>
            <w:shd w:val="clear" w:color="auto" w:fill="auto"/>
          </w:tcPr>
          <w:p w:rsidR="00576F0F" w:rsidRPr="008B12B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8B12B3">
              <w:rPr>
                <w:rFonts w:eastAsiaTheme="minorHAnsi" w:cstheme="minorBidi"/>
                <w:sz w:val="20"/>
                <w:szCs w:val="20"/>
              </w:rPr>
              <w:t>Monterey Bay</w:t>
            </w:r>
            <w:r>
              <w:rPr>
                <w:rFonts w:eastAsiaTheme="minorHAnsi" w:cstheme="minorBidi"/>
                <w:sz w:val="20"/>
                <w:szCs w:val="20"/>
              </w:rPr>
              <w:t xml:space="preserve"> (2-3 yr carcass)</w:t>
            </w:r>
          </w:p>
        </w:tc>
        <w:tc>
          <w:tcPr>
            <w:tcW w:w="728" w:type="dxa"/>
            <w:shd w:val="clear" w:color="auto" w:fill="auto"/>
          </w:tcPr>
          <w:p w:rsidR="00576F0F" w:rsidRPr="008B12B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 w:rsidRPr="008B12B3">
              <w:rPr>
                <w:rFonts w:eastAsiaTheme="minorHAnsi" w:cstheme="minorBidi"/>
                <w:sz w:val="20"/>
                <w:szCs w:val="20"/>
              </w:rPr>
              <w:t>2893</w:t>
            </w:r>
          </w:p>
        </w:tc>
        <w:tc>
          <w:tcPr>
            <w:tcW w:w="1565" w:type="dxa"/>
            <w:shd w:val="clear" w:color="auto" w:fill="auto"/>
          </w:tcPr>
          <w:p w:rsidR="00576F0F" w:rsidRPr="008B12B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6,756 to 40,537</w:t>
            </w:r>
          </w:p>
        </w:tc>
        <w:tc>
          <w:tcPr>
            <w:tcW w:w="1163" w:type="dxa"/>
            <w:shd w:val="clear" w:color="auto" w:fill="auto"/>
          </w:tcPr>
          <w:p w:rsidR="00576F0F" w:rsidRPr="008B12B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40-49%</w:t>
            </w:r>
          </w:p>
        </w:tc>
        <w:tc>
          <w:tcPr>
            <w:tcW w:w="1631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Dorvilleids</w:t>
            </w:r>
          </w:p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Ampharetids</w:t>
            </w:r>
          </w:p>
          <w:p w:rsidR="00576F0F" w:rsidRPr="00432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pionids</w:t>
            </w:r>
          </w:p>
        </w:tc>
        <w:tc>
          <w:tcPr>
            <w:tcW w:w="1827" w:type="dxa"/>
            <w:shd w:val="clear" w:color="auto" w:fill="auto"/>
          </w:tcPr>
          <w:p w:rsidR="00576F0F" w:rsidRPr="008B12B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8B12B3" w:rsidRDefault="00576F0F" w:rsidP="003807A5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High density and low diversity</w:t>
            </w:r>
          </w:p>
        </w:tc>
        <w:tc>
          <w:tcPr>
            <w:tcW w:w="886" w:type="dxa"/>
            <w:shd w:val="clear" w:color="auto" w:fill="auto"/>
          </w:tcPr>
          <w:p w:rsidR="00576F0F" w:rsidRPr="008B12B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8B12B3">
              <w:rPr>
                <w:rFonts w:eastAsiaTheme="minorHAnsi" w:cstheme="minorBidi"/>
                <w:sz w:val="20"/>
                <w:szCs w:val="20"/>
              </w:rPr>
              <w:t>C.R Smith unpublished</w:t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E Pacific</w:t>
            </w:r>
          </w:p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Wood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Organic rich sediments (5.5 yrs, 0m)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A768C0" w:rsidP="0097165B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 xml:space="preserve">Santa Cruz </w:t>
            </w:r>
            <w:r w:rsidR="0097165B">
              <w:rPr>
                <w:rFonts w:eastAsiaTheme="minorHAnsi" w:cstheme="minorBidi"/>
                <w:sz w:val="20"/>
                <w:szCs w:val="20"/>
              </w:rPr>
              <w:t>B</w:t>
            </w:r>
            <w:r>
              <w:rPr>
                <w:rFonts w:eastAsiaTheme="minorHAnsi" w:cstheme="minorBidi"/>
                <w:sz w:val="20"/>
                <w:szCs w:val="20"/>
              </w:rPr>
              <w:t>asin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670</w:t>
            </w:r>
          </w:p>
        </w:tc>
        <w:tc>
          <w:tcPr>
            <w:tcW w:w="1565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5,079</w:t>
            </w:r>
            <w:r>
              <w:rPr>
                <w:rFonts w:eastAsiaTheme="minorHAnsi" w:cstheme="minorBidi"/>
                <w:sz w:val="20"/>
                <w:szCs w:val="20"/>
              </w:rPr>
              <w:sym w:font="Symbol" w:char="F0B1"/>
            </w:r>
            <w:r>
              <w:rPr>
                <w:rFonts w:eastAsiaTheme="minorHAnsi" w:cstheme="minorBidi"/>
                <w:sz w:val="20"/>
                <w:szCs w:val="20"/>
              </w:rPr>
              <w:t>2,359</w:t>
            </w:r>
          </w:p>
        </w:tc>
        <w:tc>
          <w:tcPr>
            <w:tcW w:w="1163" w:type="dxa"/>
            <w:shd w:val="clear" w:color="auto" w:fill="auto"/>
          </w:tcPr>
          <w:p w:rsidR="00576F0F" w:rsidRPr="005D4A03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29%</w:t>
            </w:r>
          </w:p>
        </w:tc>
        <w:tc>
          <w:tcPr>
            <w:tcW w:w="1631" w:type="dxa"/>
            <w:shd w:val="clear" w:color="auto" w:fill="auto"/>
          </w:tcPr>
          <w:p w:rsidR="00576F0F" w:rsidRDefault="00576F0F" w:rsidP="006209DC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6209DC">
              <w:rPr>
                <w:rFonts w:eastAsiaTheme="minorHAnsi" w:cstheme="minorBidi"/>
                <w:i/>
                <w:sz w:val="20"/>
                <w:szCs w:val="20"/>
              </w:rPr>
              <w:t>Ophryotrocha</w:t>
            </w:r>
          </w:p>
          <w:p w:rsidR="00576F0F" w:rsidRDefault="00576F0F" w:rsidP="006209DC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Ampharetidae</w:t>
            </w:r>
          </w:p>
          <w:p w:rsidR="00576F0F" w:rsidRPr="005D4A03" w:rsidRDefault="00576F0F" w:rsidP="00B60B9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827" w:type="dxa"/>
            <w:shd w:val="clear" w:color="auto" w:fill="auto"/>
          </w:tcPr>
          <w:p w:rsidR="00576F0F" w:rsidRPr="006209DC" w:rsidRDefault="00576F0F" w:rsidP="00C1697D">
            <w:pPr>
              <w:spacing w:before="2" w:after="2"/>
              <w:rPr>
                <w:rFonts w:eastAsiaTheme="minorHAnsi" w:cstheme="minorBidi"/>
                <w:iCs/>
                <w:sz w:val="20"/>
                <w:szCs w:val="20"/>
              </w:rPr>
            </w:pPr>
            <w:r>
              <w:rPr>
                <w:rFonts w:eastAsiaTheme="minorHAnsi" w:cstheme="minorBidi"/>
                <w:iCs/>
                <w:sz w:val="20"/>
                <w:szCs w:val="20"/>
              </w:rPr>
              <w:t>Dorvilleids (</w:t>
            </w:r>
            <w:r w:rsidRPr="006209DC">
              <w:rPr>
                <w:rFonts w:eastAsiaTheme="minorHAnsi" w:cstheme="minorBidi"/>
                <w:i/>
                <w:iCs/>
                <w:sz w:val="20"/>
                <w:szCs w:val="20"/>
              </w:rPr>
              <w:t>Parougia, Pseudophryotrocha</w:t>
            </w:r>
            <w:r>
              <w:rPr>
                <w:rFonts w:eastAsiaTheme="minorHAnsi" w:cstheme="minorBidi"/>
                <w:iCs/>
                <w:sz w:val="20"/>
                <w:szCs w:val="20"/>
              </w:rPr>
              <w:t>)</w:t>
            </w:r>
          </w:p>
        </w:tc>
        <w:tc>
          <w:tcPr>
            <w:tcW w:w="1141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Reduced diversity at peak of sulfides (&gt; 3 yrs)</w:t>
            </w:r>
          </w:p>
        </w:tc>
        <w:tc>
          <w:tcPr>
            <w:tcW w:w="886" w:type="dxa"/>
            <w:shd w:val="clear" w:color="auto" w:fill="auto"/>
          </w:tcPr>
          <w:p w:rsidR="00576F0F" w:rsidRPr="005D4A03" w:rsidRDefault="00576F0F" w:rsidP="004A3BE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Bernardino&lt;/Author&gt;&lt;Year&gt;2010&lt;/Year&gt;&lt;RecNum&gt;179&lt;/RecNum&gt;&lt;record&gt;&lt;rec-number&gt;179&lt;/rec-number&gt;&lt;foreign-keys&gt;&lt;key app="EN" db-id="p2evvw295z9sx4e50fbpe92ux0fx0rf00awe"&gt;179&lt;/key&gt;&lt;/foreign-keys&gt;&lt;ref-type name="Journal Article"&gt;17&lt;/ref-type&gt;&lt;contributors&gt;&lt;authors&gt;&lt;author&gt;Bernardino, A.F&lt;/author&gt;&lt;author&gt;Smith, C.R.&lt;/author&gt;&lt;author&gt;Baco, A.R.&lt;/author&gt;&lt;author&gt;Altamira, I.&lt;/author&gt;&lt;author&gt;Sumida, P.Y.G.&lt;/author&gt;&lt;/authors&gt;&lt;/contributors&gt;&lt;titles&gt;&lt;title&gt;Macrofaunal succession in sediments around kelp and wood falls in the deep NE Pacific and community overlap with other reducing habitats&lt;/title&gt;&lt;secondary-title&gt;Deep-Sea Research I&lt;/secondary-title&gt;&lt;/titles&gt;&lt;periodical&gt;&lt;full-title&gt;Deep-Sea Research I&lt;/full-title&gt;&lt;/periodical&gt;&lt;pages&gt;708-723&lt;/pages&gt;&lt;volume&gt;57&lt;/volume&gt;&lt;number&gt;4&lt;/number&gt;&lt;keywords&gt;&lt;keyword&gt;Organic carbon&lt;/keyword&gt;&lt;keyword&gt;Whale&lt;/keyword&gt;&lt;keyword&gt;Wood&lt;/keyword&gt;&lt;keyword&gt;Kelp&lt;/keyword&gt;&lt;keyword&gt;Seep&lt;/keyword&gt;&lt;keyword&gt;Deep-sea&lt;/keyword&gt;&lt;/keywords&gt;&lt;dates&gt;&lt;year&gt;2010&lt;/year&gt;&lt;/dates&gt;&lt;accession-num&gt;0170&lt;/accession-num&gt;&lt;call-num&gt;0170&lt;/call-num&gt;&lt;urls&gt;&lt;/urls&gt;&lt;electronic-resource-num&gt;10.1016/j.dsr.2010.03.004&lt;/electronic-resource-num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17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NE Pacific</w:t>
            </w:r>
          </w:p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Kelp</w:t>
            </w:r>
          </w:p>
        </w:tc>
        <w:tc>
          <w:tcPr>
            <w:tcW w:w="1653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ediments (3mo, 0m)</w:t>
            </w:r>
          </w:p>
        </w:tc>
        <w:tc>
          <w:tcPr>
            <w:tcW w:w="1108" w:type="dxa"/>
            <w:shd w:val="clear" w:color="auto" w:fill="auto"/>
          </w:tcPr>
          <w:p w:rsidR="00576F0F" w:rsidRPr="005D4A03" w:rsidRDefault="0097165B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Santa Cruz B</w:t>
            </w:r>
            <w:r w:rsidR="00A768C0">
              <w:rPr>
                <w:rFonts w:eastAsiaTheme="minorHAnsi" w:cstheme="minorBidi"/>
                <w:sz w:val="20"/>
                <w:szCs w:val="20"/>
              </w:rPr>
              <w:t>asin</w:t>
            </w:r>
          </w:p>
        </w:tc>
        <w:tc>
          <w:tcPr>
            <w:tcW w:w="728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jc w:val="center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1670</w:t>
            </w:r>
          </w:p>
        </w:tc>
        <w:tc>
          <w:tcPr>
            <w:tcW w:w="1565" w:type="dxa"/>
            <w:shd w:val="clear" w:color="auto" w:fill="auto"/>
          </w:tcPr>
          <w:p w:rsidR="00576F0F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5,286</w:t>
            </w:r>
            <w:r>
              <w:rPr>
                <w:rFonts w:eastAsiaTheme="minorHAnsi" w:cstheme="minorBidi"/>
                <w:sz w:val="20"/>
                <w:szCs w:val="20"/>
              </w:rPr>
              <w:sym w:font="Symbol" w:char="F0B1"/>
            </w:r>
            <w:r>
              <w:rPr>
                <w:rFonts w:eastAsiaTheme="minorHAnsi" w:cstheme="minorBidi"/>
                <w:sz w:val="20"/>
                <w:szCs w:val="20"/>
              </w:rPr>
              <w:t>997</w:t>
            </w:r>
          </w:p>
        </w:tc>
        <w:tc>
          <w:tcPr>
            <w:tcW w:w="1163" w:type="dxa"/>
            <w:shd w:val="clear" w:color="auto" w:fill="auto"/>
          </w:tcPr>
          <w:p w:rsidR="00576F0F" w:rsidRDefault="00576F0F" w:rsidP="00974D5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36%</w:t>
            </w:r>
          </w:p>
        </w:tc>
        <w:tc>
          <w:tcPr>
            <w:tcW w:w="1631" w:type="dxa"/>
            <w:shd w:val="clear" w:color="auto" w:fill="auto"/>
          </w:tcPr>
          <w:p w:rsidR="00576F0F" w:rsidRDefault="00576F0F" w:rsidP="00B60B9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6209DC">
              <w:rPr>
                <w:rFonts w:eastAsiaTheme="minorHAnsi" w:cstheme="minorBidi"/>
                <w:i/>
                <w:sz w:val="20"/>
                <w:szCs w:val="20"/>
              </w:rPr>
              <w:t>Ophryotrocha</w:t>
            </w:r>
          </w:p>
          <w:p w:rsidR="00576F0F" w:rsidRDefault="00576F0F" w:rsidP="00B60B9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i/>
                <w:sz w:val="20"/>
                <w:szCs w:val="20"/>
              </w:rPr>
              <w:t>Cumella</w:t>
            </w:r>
          </w:p>
          <w:p w:rsidR="00576F0F" w:rsidRDefault="00576F0F" w:rsidP="00B60B9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t>Ampharetidae</w:t>
            </w:r>
          </w:p>
          <w:p w:rsidR="00576F0F" w:rsidRPr="006209DC" w:rsidRDefault="00576F0F" w:rsidP="00B60B9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827" w:type="dxa"/>
            <w:shd w:val="clear" w:color="auto" w:fill="auto"/>
          </w:tcPr>
          <w:p w:rsidR="00576F0F" w:rsidRPr="005D4A03" w:rsidRDefault="00576F0F" w:rsidP="00C1697D">
            <w:pPr>
              <w:spacing w:before="2" w:after="2"/>
              <w:rPr>
                <w:rFonts w:eastAsiaTheme="minorHAnsi" w:cstheme="minorBidi"/>
                <w:i/>
                <w:iCs/>
                <w:sz w:val="20"/>
                <w:szCs w:val="20"/>
              </w:rPr>
            </w:pPr>
            <w:r>
              <w:rPr>
                <w:rFonts w:eastAsiaTheme="minorHAnsi" w:cstheme="minorBidi"/>
                <w:i/>
                <w:sz w:val="20"/>
                <w:szCs w:val="20"/>
              </w:rPr>
              <w:t>Hyalogyrina</w:t>
            </w:r>
            <w:r>
              <w:rPr>
                <w:rFonts w:eastAsiaTheme="minorHAnsi" w:cstheme="minorBidi"/>
                <w:sz w:val="20"/>
                <w:szCs w:val="20"/>
              </w:rPr>
              <w:t xml:space="preserve"> (Gastropod)</w:t>
            </w:r>
          </w:p>
        </w:tc>
        <w:tc>
          <w:tcPr>
            <w:tcW w:w="1141" w:type="dxa"/>
            <w:shd w:val="clear" w:color="auto" w:fill="auto"/>
          </w:tcPr>
          <w:p w:rsidR="00576F0F" w:rsidRDefault="00576F0F" w:rsidP="00C1697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7442B8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rFonts w:eastAsiaTheme="minorHAnsi" w:cstheme="minorBidi"/>
                <w:sz w:val="20"/>
                <w:szCs w:val="20"/>
              </w:rPr>
              <w:fldChar w:fldCharType="begin"/>
            </w:r>
            <w:r>
              <w:rPr>
                <w:rFonts w:eastAsiaTheme="minorHAnsi" w:cstheme="minorBidi"/>
                <w:sz w:val="20"/>
                <w:szCs w:val="20"/>
              </w:rPr>
              <w:instrText xml:space="preserve"> ADDIN EN.CITE &lt;EndNote&gt;&lt;Cite&gt;&lt;Author&gt;Bernardino&lt;/Author&gt;&lt;Year&gt;2010&lt;/Year&gt;&lt;RecNum&gt;179&lt;/RecNum&gt;&lt;record&gt;&lt;rec-number&gt;179&lt;/rec-number&gt;&lt;foreign-keys&gt;&lt;key app="EN" db-id="p2evvw295z9sx4e50fbpe92ux0fx0rf00awe"&gt;179&lt;/key&gt;&lt;/foreign-keys&gt;&lt;ref-type name="Journal Article"&gt;17&lt;/ref-type&gt;&lt;contributors&gt;&lt;authors&gt;&lt;author&gt;Bernardino, A.F&lt;/author&gt;&lt;author&gt;Smith, C.R.&lt;/author&gt;&lt;author&gt;Baco, A.R.&lt;/author&gt;&lt;author&gt;Altamira, I.&lt;/author&gt;&lt;author&gt;Sumida, P.Y.G.&lt;/author&gt;&lt;/authors&gt;&lt;/contributors&gt;&lt;titles&gt;&lt;title&gt;Macrofaunal succession in sediments around kelp and wood falls in the deep NE Pacific and community overlap with other reducing habitats&lt;/title&gt;&lt;secondary-title&gt;Deep-Sea Research I&lt;/secondary-title&gt;&lt;/titles&gt;&lt;periodical&gt;&lt;full-title&gt;Deep-Sea Research I&lt;/full-title&gt;&lt;/periodical&gt;&lt;pages&gt;708-723&lt;/pages&gt;&lt;volume&gt;57&lt;/volume&gt;&lt;number&gt;4&lt;/number&gt;&lt;keywords&gt;&lt;keyword&gt;Organic carbon&lt;/keyword&gt;&lt;keyword&gt;Whale&lt;/keyword&gt;&lt;keyword&gt;Wood&lt;/keyword&gt;&lt;keyword&gt;Kelp&lt;/keyword&gt;&lt;keyword&gt;Seep&lt;/keyword&gt;&lt;keyword&gt;Deep-sea&lt;/keyword&gt;&lt;/keywords&gt;&lt;dates&gt;&lt;year&gt;2010&lt;/year&gt;&lt;/dates&gt;&lt;accession-num&gt;0170&lt;/accession-num&gt;&lt;call-num&gt;0170&lt;/call-num&gt;&lt;urls&gt;&lt;/urls&gt;&lt;electronic-resource-num&gt;10.1016/j.dsr.2010.03.004&lt;/electronic-resource-num&gt;&lt;/record&gt;&lt;/Cite&gt;&lt;/EndNote&gt;</w:instrText>
            </w:r>
            <w:r>
              <w:rPr>
                <w:rFonts w:eastAsiaTheme="minorHAnsi" w:cstheme="minorBidi"/>
                <w:sz w:val="20"/>
                <w:szCs w:val="20"/>
              </w:rPr>
              <w:fldChar w:fldCharType="separate"/>
            </w:r>
            <w:r>
              <w:rPr>
                <w:rFonts w:eastAsiaTheme="minorHAnsi" w:cstheme="minorBidi"/>
                <w:noProof/>
                <w:sz w:val="20"/>
                <w:szCs w:val="20"/>
              </w:rPr>
              <w:t>[17]</w:t>
            </w:r>
            <w:r>
              <w:rPr>
                <w:rFonts w:eastAsiaTheme="minorHAnsi" w:cstheme="minorBidi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305"/>
        </w:trPr>
        <w:tc>
          <w:tcPr>
            <w:tcW w:w="12800" w:type="dxa"/>
            <w:gridSpan w:val="10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 w:rsidRPr="00646A0D">
              <w:rPr>
                <w:rFonts w:eastAsiaTheme="minorHAnsi" w:cstheme="minorBidi"/>
                <w:b/>
                <w:sz w:val="20"/>
                <w:szCs w:val="20"/>
              </w:rPr>
              <w:t>Seeps</w:t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ulf of Alask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Frenulate Fiel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Kodiak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413-35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6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62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1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ivalve (unid.)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tidae</w:t>
            </w:r>
          </w:p>
        </w:tc>
        <w:tc>
          <w:tcPr>
            <w:tcW w:w="1141" w:type="dxa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ighest richness and diversity off-seep, lowest richness in clam bed but highest evenness (j')</w:t>
            </w:r>
          </w:p>
        </w:tc>
        <w:tc>
          <w:tcPr>
            <w:tcW w:w="886" w:type="dxa"/>
            <w:shd w:val="clear" w:color="auto" w:fill="auto"/>
          </w:tcPr>
          <w:p w:rsidR="00576F0F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Levin&lt;/Author&gt;&lt;Year&gt;2007&lt;/Year&gt;&lt;RecNum&gt;145&lt;/RecNum&gt;&lt;record&gt;&lt;rec-number&gt;145&lt;/rec-number&gt;&lt;foreign-keys&gt;&lt;key app="EN" db-id="p2evvw295z9sx4e50fbpe92ux0fx0rf00awe"&gt;145&lt;/key&gt;&lt;/foreign-keys&gt;&lt;ref-type name="Journal Article"&gt;17&lt;/ref-type&gt;&lt;contributors&gt;&lt;authors&gt;&lt;author&gt;Levin, L.A.&lt;/author&gt;&lt;author&gt;Mendoza, G.F.&lt;/author&gt;&lt;/authors&gt;&lt;/contributors&gt;&lt;titles&gt;&lt;title&gt;Community structure and nutrition of deep methane-seep macrobenthos from the North Pacific (Aleutian) Margin and the Gulf of Mexico (Florida Escarpment)&lt;/title&gt;&lt;secondary-title&gt;Marine Ecology&lt;/secondary-title&gt;&lt;/titles&gt;&lt;periodical&gt;&lt;full-title&gt;Marine Ecology&lt;/full-title&gt;&lt;/periodical&gt;&lt;pages&gt;1-21&lt;/pages&gt;&lt;volume&gt;28&lt;/volume&gt;&lt;keywords&gt;&lt;keyword&gt;Seep&lt;/keyword&gt;&lt;keyword&gt;Macrofauna&lt;/keyword&gt;&lt;/keywords&gt;&lt;dates&gt;&lt;year&gt;2007&lt;/year&gt;&lt;/dates&gt;&lt;accession-num&gt;0136&lt;/accession-num&gt;&lt;call-num&gt;0136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80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lam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414-44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,426±</w:t>
            </w:r>
            <w:r w:rsidRPr="00646A0D">
              <w:rPr>
                <w:color w:val="000000"/>
                <w:sz w:val="20"/>
                <w:szCs w:val="20"/>
              </w:rPr>
              <w:t>32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4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e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irratullidae</w:t>
            </w:r>
          </w:p>
        </w:tc>
        <w:tc>
          <w:tcPr>
            <w:tcW w:w="1141" w:type="dxa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B</w:t>
            </w:r>
            <w:r w:rsidRPr="00646A0D">
              <w:rPr>
                <w:color w:val="000000"/>
                <w:sz w:val="20"/>
                <w:szCs w:val="20"/>
              </w:rPr>
              <w:t>ackgroun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427-48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74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0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Spi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Tanaidacea, Cirratulidae</w:t>
            </w:r>
          </w:p>
        </w:tc>
        <w:tc>
          <w:tcPr>
            <w:tcW w:w="1141" w:type="dxa"/>
            <w:shd w:val="clear" w:color="auto" w:fill="auto"/>
          </w:tcPr>
          <w:p w:rsidR="00576F0F" w:rsidRDefault="00576F0F" w:rsidP="00646A0D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435213">
            <w:pPr>
              <w:spacing w:before="2" w:after="2"/>
              <w:rPr>
                <w:rFonts w:eastAsiaTheme="minorHAnsi" w:cstheme="minorBidi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leutians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lam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Unimak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267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,839±</w:t>
            </w:r>
            <w:r w:rsidRPr="00646A0D">
              <w:rPr>
                <w:color w:val="000000"/>
                <w:sz w:val="20"/>
                <w:szCs w:val="20"/>
              </w:rPr>
              <w:t>88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9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Tanaidacea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etidae, ta</w:t>
            </w:r>
            <w:r>
              <w:rPr>
                <w:color w:val="000000"/>
                <w:sz w:val="20"/>
                <w:szCs w:val="20"/>
              </w:rPr>
              <w:t>i</w:t>
            </w:r>
            <w:r w:rsidRPr="00646A0D">
              <w:rPr>
                <w:color w:val="000000"/>
                <w:sz w:val="20"/>
                <w:szCs w:val="20"/>
              </w:rPr>
              <w:t>nadace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renulate field highest richness but background highest diversity and microbial matt highest evenness (j')</w:t>
            </w: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Levin&lt;/Author&gt;&lt;Year&gt;2007&lt;/Year&gt;&lt;RecNum&gt;145&lt;/RecNum&gt;&lt;record&gt;&lt;rec-number&gt;145&lt;/rec-number&gt;&lt;foreign-keys&gt;&lt;key app="EN" db-id="p2evvw295z9sx4e50fbpe92ux0fx0rf00awe"&gt;145&lt;/key&gt;&lt;/foreign-keys&gt;&lt;ref-type name="Journal Article"&gt;17&lt;/ref-type&gt;&lt;contributors&gt;&lt;authors&gt;&lt;author&gt;Levin, L.A.&lt;/author&gt;&lt;author&gt;Mendoza, G.F.&lt;/author&gt;&lt;/authors&gt;&lt;/contributors&gt;&lt;titles&gt;&lt;title&gt;Community structure and nutrition of deep methane-seep macrobenthos from the North Pacific (Aleutian) Margin and the Gulf of Mexico (Florida Escarpment)&lt;/title&gt;&lt;secondary-title&gt;Marine Ecology&lt;/secondary-title&gt;&lt;/titles&gt;&lt;periodical&gt;&lt;full-title&gt;Marine Ecology&lt;/full-title&gt;&lt;/periodical&gt;&lt;pages&gt;1-21&lt;/pages&gt;&lt;volume&gt;28&lt;/volume&gt;&lt;keywords&gt;&lt;keyword&gt;Seep&lt;/keyword&gt;&lt;keyword&gt;Macrofauna&lt;/keyword&gt;&lt;/keywords&gt;&lt;dates&gt;&lt;year&gt;2007&lt;/year&gt;&lt;/dates&gt;&lt;accession-num&gt;0136&lt;/accession-num&gt;&lt;call-num&gt;0136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80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Frenulate Fiel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283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9</w:t>
            </w:r>
            <w:r>
              <w:rPr>
                <w:color w:val="000000"/>
                <w:sz w:val="20"/>
                <w:szCs w:val="20"/>
              </w:rPr>
              <w:t>,739±</w:t>
            </w:r>
            <w:r w:rsidRPr="00646A0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34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7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astropoda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Nemertea, Cirratul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165-31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5</w:t>
            </w:r>
            <w:r>
              <w:rPr>
                <w:color w:val="000000"/>
                <w:sz w:val="20"/>
                <w:szCs w:val="20"/>
              </w:rPr>
              <w:t>,362±</w:t>
            </w:r>
            <w:r w:rsidRPr="00646A0D">
              <w:rPr>
                <w:color w:val="000000"/>
                <w:sz w:val="20"/>
                <w:szCs w:val="20"/>
              </w:rPr>
              <w:t>185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7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ammarid Amphipo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Tanaidacea, Cirratulidae. Cossuridae, Para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Oregon Margin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Microbial ma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7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8</w:t>
            </w:r>
            <w:r>
              <w:rPr>
                <w:color w:val="000000"/>
                <w:sz w:val="20"/>
                <w:szCs w:val="20"/>
              </w:rPr>
              <w:t>,869±</w:t>
            </w:r>
            <w:r w:rsidRPr="00646A0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76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8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astropo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etidae, dorville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FA0A4B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Levin&lt;/Author&gt;&lt;Year&gt;2010&lt;/Year&gt;&lt;RecNum&gt;229&lt;/RecNum&gt;&lt;record&gt;&lt;rec-number&gt;229&lt;/rec-number&gt;&lt;foreign-keys&gt;&lt;key app="EN" db-id="p2evvw295z9sx4e50fbpe92ux0fx0rf00awe"&gt;229&lt;/key&gt;&lt;/foreign-keys&gt;&lt;ref-type name="Journal Article"&gt;17&lt;/ref-type&gt;&lt;contributors&gt;&lt;authors&gt;&lt;author&gt;Levin, L.A.&lt;/author&gt;&lt;author&gt;Mendoza, G.F.&lt;/author&gt;&lt;author&gt;Gonzalez, J.P.&lt;/author&gt;&lt;author&gt;Thurber, A.R.&lt;/author&gt;&lt;author&gt;Cordes, E.E.&lt;/author&gt;&lt;/authors&gt;&lt;/contributors&gt;&lt;titles&gt;&lt;title&gt;Diversity of bathyal macrofauna on the northeastern Pacific margin: the influence of methane seeps and oxygen minimum zones&lt;/title&gt;&lt;secondary-title&gt;Marine Ecology&lt;/secondary-title&gt;&lt;/titles&gt;&lt;periodical&gt;&lt;full-title&gt;Marine Ecology&lt;/full-title&gt;&lt;/periodical&gt;&lt;pages&gt;94-110&lt;/pages&gt;&lt;volume&gt;31&lt;/volume&gt;&lt;number&gt;1&lt;/number&gt;&lt;keywords&gt;&lt;keyword&gt;Seep&lt;/keyword&gt;&lt;keyword&gt;Macrofauna&lt;/keyword&gt;&lt;/keywords&gt;&lt;dates&gt;&lt;year&gt;2010&lt;/year&gt;&lt;/dates&gt;&lt;accession-num&gt;0219&lt;/accession-num&gt;&lt;call-num&gt;0219&lt;/call-num&gt;&lt;urls&gt;&lt;/urls&gt;&lt;/record&gt;&lt;/Cite&gt;&lt;Cite&gt;&lt;Author&gt;Sahling&lt;/Author&gt;&lt;Year&gt;2002&lt;/Year&gt;&lt;RecNum&gt;146&lt;/RecNum&gt;&lt;record&gt;&lt;rec-number&gt;146&lt;/rec-number&gt;&lt;foreign-keys&gt;&lt;key app="EN" db-id="p2evvw295z9sx4e50fbpe92ux0fx0rf00awe"&gt;146&lt;/key&gt;&lt;/foreign-keys&gt;&lt;ref-type name="Journal Article"&gt;17&lt;/ref-type&gt;&lt;contributors&gt;&lt;authors&gt;&lt;author&gt;Sahling, H.&lt;/author&gt;&lt;author&gt;Rickert, D.&lt;/author&gt;&lt;author&gt;Lee, R.W.&lt;/author&gt;&lt;author&gt;Linke, P.&lt;/author&gt;&lt;author&gt;Suess, E.&lt;/author&gt;&lt;/authors&gt;&lt;/contributors&gt;&lt;titles&gt;&lt;title&gt;Macrofaunal commuity structure and sulfide flux at gas hydrate deposits from the Cascadia convergent margin, NE Pacific&lt;/title&gt;&lt;secondary-title&gt;Marine Ecology Progress Series&lt;/secondary-title&gt;&lt;/titles&gt;&lt;periodical&gt;&lt;full-title&gt;Marine Ecology Progress Series&lt;/full-title&gt;&lt;/periodical&gt;&lt;pages&gt;121-138&lt;/pages&gt;&lt;volume&gt;231&lt;/volume&gt;&lt;keywords&gt;&lt;keyword&gt;Seep&lt;/keyword&gt;&lt;keyword&gt;Macrofauna&lt;/keyword&gt;&lt;/keywords&gt;&lt;dates&gt;&lt;year&gt;2002&lt;/year&gt;&lt;/dates&gt;&lt;accession-num&gt;0137&lt;/accession-num&gt;&lt;call-num&gt;0137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19,20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lam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7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974D5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968±</w:t>
            </w:r>
            <w:r w:rsidRPr="00646A0D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62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3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Tubific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ae, Ampharetidae, Gastropod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726B4F">
              <w:rPr>
                <w:i/>
                <w:color w:val="000000"/>
                <w:sz w:val="20"/>
                <w:szCs w:val="20"/>
              </w:rPr>
              <w:t>Acharax</w:t>
            </w:r>
            <w:r w:rsidR="00726B4F">
              <w:rPr>
                <w:color w:val="000000"/>
                <w:sz w:val="20"/>
                <w:szCs w:val="20"/>
              </w:rPr>
              <w:t xml:space="preserve">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7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,</w:t>
            </w:r>
            <w:r w:rsidR="00857A41">
              <w:rPr>
                <w:color w:val="000000"/>
                <w:sz w:val="20"/>
                <w:szCs w:val="20"/>
              </w:rPr>
              <w:t>310±</w:t>
            </w:r>
            <w:r w:rsidRPr="00646A0D">
              <w:rPr>
                <w:color w:val="000000"/>
                <w:sz w:val="20"/>
                <w:szCs w:val="20"/>
              </w:rPr>
              <w:t>12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6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Orbini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5C4D17">
              <w:rPr>
                <w:i/>
                <w:color w:val="000000"/>
                <w:sz w:val="20"/>
                <w:szCs w:val="20"/>
              </w:rPr>
              <w:t>Acharax</w:t>
            </w:r>
            <w:r w:rsidRPr="00646A0D">
              <w:rPr>
                <w:color w:val="000000"/>
                <w:sz w:val="20"/>
                <w:szCs w:val="20"/>
              </w:rPr>
              <w:t>, Opheliidae, Cirratulidae, malda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FA0A4B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7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857A41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27±</w:t>
            </w:r>
            <w:r w:rsidR="00576F0F" w:rsidRPr="00646A0D">
              <w:rPr>
                <w:color w:val="000000"/>
                <w:sz w:val="20"/>
                <w:szCs w:val="20"/>
              </w:rPr>
              <w:t>75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6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Para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C5194E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ifornia Margin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Microbial ma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0</w:t>
            </w:r>
            <w:r>
              <w:rPr>
                <w:color w:val="000000"/>
                <w:sz w:val="20"/>
                <w:szCs w:val="20"/>
              </w:rPr>
              <w:t>,</w:t>
            </w:r>
            <w:r w:rsidR="00857A41">
              <w:rPr>
                <w:color w:val="000000"/>
                <w:sz w:val="20"/>
                <w:szCs w:val="20"/>
              </w:rPr>
              <w:t>730±</w:t>
            </w:r>
            <w:r w:rsidRPr="00646A0D">
              <w:rPr>
                <w:color w:val="000000"/>
                <w:sz w:val="20"/>
                <w:szCs w:val="20"/>
              </w:rPr>
              <w:t>5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97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2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ammar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9D4A34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ZXZpbjwvQXV0aG9yPjxZZWFyPjIwMTA8L1llYXI+PFJl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ZXZpbjwvQXV0aG9yPjxZZWFyPjIwMTA8L1llYXI+PFJl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Pr="001A68DE">
              <w:rPr>
                <w:rStyle w:val="PageNumber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20,61,109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lam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0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424</w:t>
            </w:r>
            <w:r w:rsidR="00857A41">
              <w:rPr>
                <w:color w:val="000000"/>
                <w:sz w:val="20"/>
                <w:szCs w:val="20"/>
              </w:rPr>
              <w:t>±</w:t>
            </w:r>
            <w:r w:rsidRPr="00646A0D">
              <w:rPr>
                <w:color w:val="000000"/>
                <w:sz w:val="20"/>
                <w:szCs w:val="20"/>
              </w:rPr>
              <w:t>5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181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2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astropoda, Gammaridea, Tanaidace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2</w:t>
            </w:r>
            <w:r>
              <w:rPr>
                <w:color w:val="000000"/>
                <w:sz w:val="20"/>
                <w:szCs w:val="20"/>
              </w:rPr>
              <w:t>,836</w:t>
            </w:r>
            <w:r w:rsidR="00857A41">
              <w:rPr>
                <w:color w:val="000000"/>
                <w:sz w:val="20"/>
                <w:szCs w:val="20"/>
              </w:rPr>
              <w:t>±</w:t>
            </w:r>
            <w:r w:rsidRPr="00646A0D">
              <w:rPr>
                <w:color w:val="000000"/>
                <w:sz w:val="20"/>
                <w:szCs w:val="20"/>
              </w:rPr>
              <w:t>816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Southern California Borderland 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Frenulate Fiel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>,071±</w:t>
            </w:r>
            <w:r w:rsidRPr="00646A0D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36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</w:t>
            </w:r>
            <w:r w:rsidRPr="00646A0D">
              <w:rPr>
                <w:color w:val="000000"/>
                <w:sz w:val="20"/>
                <w:szCs w:val="20"/>
              </w:rPr>
              <w:t>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Tanai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5C4D17">
              <w:rPr>
                <w:i/>
                <w:color w:val="000000"/>
                <w:sz w:val="20"/>
                <w:szCs w:val="20"/>
              </w:rPr>
              <w:t>Sphaerosyllis</w:t>
            </w:r>
            <w:r w:rsidRPr="00646A0D">
              <w:rPr>
                <w:color w:val="000000"/>
                <w:sz w:val="20"/>
                <w:szCs w:val="20"/>
              </w:rPr>
              <w:t>, Thyasir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Bernardino&lt;/Author&gt;&lt;Year&gt;2010&lt;/Year&gt;&lt;RecNum&gt;310&lt;/RecNum&gt;&lt;record&gt;&lt;rec-number&gt;310&lt;/rec-number&gt;&lt;foreign-keys&gt;&lt;key app="EN" db-id="p2evvw295z9sx4e50fbpe92ux0fx0rf00awe"&gt;310&lt;/key&gt;&lt;/foreign-keys&gt;&lt;ref-type name="Journal Article"&gt;17&lt;/ref-type&gt;&lt;contributors&gt;&lt;authors&gt;&lt;author&gt;Bernardino, A.F&lt;/author&gt;&lt;author&gt;Smith, C.R.&lt;/author&gt;&lt;/authors&gt;&lt;/contributors&gt;&lt;titles&gt;&lt;title&gt;Community structure of infaunal macrobenthos around vestimentiferan thickets at the San Clemente cold seep, NE Pacific&lt;/title&gt;&lt;secondary-title&gt;Marine Ecology&lt;/secondary-title&gt;&lt;/titles&gt;&lt;periodical&gt;&lt;full-title&gt;Marine Ecology&lt;/full-title&gt;&lt;/periodical&gt;&lt;pages&gt;608-621&lt;/pages&gt;&lt;volume&gt;31&lt;/volume&gt;&lt;keywords&gt;&lt;keyword&gt;Seep&lt;/keyword&gt;&lt;keyword&gt;Deep-sea&lt;/keyword&gt;&lt;keyword&gt;Macrofauna&lt;/keyword&gt;&lt;/keywords&gt;&lt;dates&gt;&lt;year&gt;2010&lt;/year&gt;&lt;/dates&gt;&lt;accession-num&gt;0300&lt;/accession-num&gt;&lt;call-num&gt;0300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90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16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0%</w:t>
            </w:r>
          </w:p>
        </w:tc>
        <w:tc>
          <w:tcPr>
            <w:tcW w:w="1631" w:type="dxa"/>
            <w:shd w:val="clear" w:color="auto" w:fill="auto"/>
          </w:tcPr>
          <w:p w:rsidR="00576F0F" w:rsidRPr="005C4D17" w:rsidRDefault="00576F0F" w:rsidP="00646A0D">
            <w:pPr>
              <w:spacing w:before="2" w:after="2"/>
              <w:rPr>
                <w:i/>
                <w:color w:val="000000"/>
                <w:sz w:val="20"/>
                <w:szCs w:val="20"/>
              </w:rPr>
            </w:pPr>
            <w:r w:rsidRPr="005C4D17">
              <w:rPr>
                <w:i/>
                <w:color w:val="000000"/>
                <w:sz w:val="20"/>
                <w:szCs w:val="20"/>
              </w:rPr>
              <w:t>Prionospio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5C4D17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5C4D17">
              <w:rPr>
                <w:i/>
                <w:color w:val="000000"/>
                <w:sz w:val="20"/>
                <w:szCs w:val="20"/>
              </w:rPr>
              <w:t>Aurospio</w:t>
            </w:r>
            <w:r w:rsidRPr="00646A0D">
              <w:rPr>
                <w:color w:val="000000"/>
                <w:sz w:val="20"/>
                <w:szCs w:val="20"/>
              </w:rPr>
              <w:t xml:space="preserve">, </w:t>
            </w:r>
            <w:r w:rsidRPr="005C4D17">
              <w:rPr>
                <w:i/>
                <w:color w:val="000000"/>
                <w:sz w:val="20"/>
                <w:szCs w:val="20"/>
              </w:rPr>
              <w:t>Exogone</w:t>
            </w:r>
            <w:r w:rsidRPr="00646A0D">
              <w:rPr>
                <w:color w:val="000000"/>
                <w:sz w:val="20"/>
                <w:szCs w:val="20"/>
              </w:rPr>
              <w:t>, cumace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sta Ric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lam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8</w:t>
            </w:r>
            <w:r>
              <w:rPr>
                <w:color w:val="000000"/>
                <w:sz w:val="20"/>
                <w:szCs w:val="20"/>
              </w:rPr>
              <w:t>,024±</w:t>
            </w:r>
            <w:r w:rsidRPr="00646A0D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547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6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Hesi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ae, Cirratullidae, Spi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evin and Mendoza, unpubl.</w:t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Microbial ma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1</w:t>
            </w:r>
            <w:r>
              <w:rPr>
                <w:color w:val="000000"/>
                <w:sz w:val="20"/>
                <w:szCs w:val="20"/>
              </w:rPr>
              <w:t>,382±</w:t>
            </w: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26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52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Hydroids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ae, Cirratullidae, Ampharetidae, Lacyd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464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New Zealand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pharetid b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56</w:t>
            </w:r>
            <w:r>
              <w:rPr>
                <w:color w:val="000000"/>
                <w:sz w:val="20"/>
                <w:szCs w:val="20"/>
              </w:rPr>
              <w:t>,595±</w:t>
            </w: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99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4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e</w:t>
            </w:r>
            <w:r>
              <w:rPr>
                <w:color w:val="000000"/>
                <w:sz w:val="20"/>
                <w:szCs w:val="20"/>
              </w:rPr>
              <w:t>t</w:t>
            </w:r>
            <w:r w:rsidRPr="00646A0D">
              <w:rPr>
                <w:color w:val="000000"/>
                <w:sz w:val="20"/>
                <w:szCs w:val="20"/>
              </w:rPr>
              <w:t>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idae, Gamm</w:t>
            </w:r>
            <w:r>
              <w:rPr>
                <w:color w:val="000000"/>
                <w:sz w:val="20"/>
                <w:szCs w:val="20"/>
              </w:rPr>
              <w:t>a</w:t>
            </w:r>
            <w:r w:rsidRPr="00646A0D">
              <w:rPr>
                <w:color w:val="000000"/>
                <w:sz w:val="20"/>
                <w:szCs w:val="20"/>
              </w:rPr>
              <w:t>ridea, cumace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8F1C16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Thurber&lt;/Author&gt;&lt;Year&gt;2010&lt;/Year&gt;&lt;RecNum&gt;418&lt;/RecNum&gt;&lt;record&gt;&lt;rec-number&gt;418&lt;/rec-number&gt;&lt;foreign-keys&gt;&lt;key app="EN" db-id="p2evvw295z9sx4e50fbpe92ux0fx0rf00awe"&gt;418&lt;/key&gt;&lt;/foreign-keys&gt;&lt;ref-type name="Thesis"&gt;32&lt;/ref-type&gt;&lt;contributors&gt;&lt;authors&gt;&lt;author&gt;Thurber, A.R.&lt;/author&gt;&lt;/authors&gt;&lt;tertiary-authors&gt;&lt;author&gt;Levin, L.A.&lt;/author&gt;&lt;/tertiary-authors&gt;&lt;/contributors&gt;&lt;titles&gt;&lt;title&gt;Microbe-metazoan interactions at Pacific Ocean methane seeps.&lt;/title&gt;&lt;secondary-title&gt;Scripps Institution of Oceanography&lt;/secondary-title&gt;&lt;/titles&gt;&lt;volume&gt;Ph.D.&lt;/volume&gt;&lt;keywords&gt;&lt;keyword&gt;Seep&lt;/keyword&gt;&lt;keyword&gt;Isotopes&lt;/keyword&gt;&lt;keyword&gt;Macrofauna&lt;/keyword&gt;&lt;keyword&gt;Deep-sea&lt;/keyword&gt;&lt;/keywords&gt;&lt;dates&gt;&lt;year&gt;2010&lt;/year&gt;&lt;/dates&gt;&lt;pub-location&gt;San DIego&lt;/pub-location&gt;&lt;publisher&gt;University of California&lt;/publisher&gt;&lt;call-num&gt;0407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71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,66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AB4AB8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Oweni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ulf of Mexico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icrobial mat</w:t>
            </w:r>
            <w:r w:rsidR="00576F0F" w:rsidRPr="00646A0D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Florida escarpment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30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0</w:t>
            </w:r>
            <w:r>
              <w:rPr>
                <w:color w:val="000000"/>
                <w:sz w:val="20"/>
                <w:szCs w:val="20"/>
              </w:rPr>
              <w:t>,961±</w:t>
            </w:r>
            <w:r w:rsidRPr="00646A0D">
              <w:rPr>
                <w:color w:val="000000"/>
                <w:sz w:val="20"/>
                <w:szCs w:val="20"/>
              </w:rPr>
              <w:t>11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618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9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C4027">
              <w:rPr>
                <w:i/>
                <w:color w:val="000000"/>
                <w:sz w:val="20"/>
                <w:szCs w:val="20"/>
              </w:rPr>
              <w:t>Orseis</w:t>
            </w:r>
            <w:r w:rsidRPr="00646A0D">
              <w:rPr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Levin&lt;/Author&gt;&lt;Year&gt;2007&lt;/Year&gt;&lt;RecNum&gt;145&lt;/RecNum&gt;&lt;record&gt;&lt;rec-number&gt;145&lt;/rec-number&gt;&lt;foreign-keys&gt;&lt;key app="EN" db-id="p2evvw295z9sx4e50fbpe92ux0fx0rf00awe"&gt;145&lt;/key&gt;&lt;/foreign-keys&gt;&lt;ref-type name="Journal Article"&gt;17&lt;/ref-type&gt;&lt;contributors&gt;&lt;authors&gt;&lt;author&gt;Levin, L.A.&lt;/author&gt;&lt;author&gt;Mendoza, G.F.&lt;/author&gt;&lt;/authors&gt;&lt;/contributors&gt;&lt;titles&gt;&lt;title&gt;Community structure and nutrition of deep methane-seep macrobenthos from the North Pacific (Aleutian) Margin and the Gulf of Mexico (Florida Escarpment)&lt;/title&gt;&lt;secondary-title&gt;Marine Ecology&lt;/secondary-title&gt;&lt;/titles&gt;&lt;periodical&gt;&lt;full-title&gt;Marine Ecology&lt;/full-title&gt;&lt;/periodical&gt;&lt;pages&gt;1-21&lt;/pages&gt;&lt;volume&gt;28&lt;/volume&gt;&lt;keywords&gt;&lt;keyword&gt;Seep&lt;/keyword&gt;&lt;keyword&gt;Macrofauna&lt;/keyword&gt;&lt;/keywords&gt;&lt;dates&gt;&lt;year&gt;2007&lt;/year&gt;&lt;/dates&gt;&lt;accession-num&gt;0136&lt;/accession-num&gt;&lt;call-num&gt;0136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80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Frenulate field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Florida escarpment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30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26±</w:t>
            </w:r>
            <w:r w:rsidRPr="00646A0D">
              <w:rPr>
                <w:color w:val="000000"/>
                <w:sz w:val="20"/>
                <w:szCs w:val="20"/>
              </w:rPr>
              <w:t>13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8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ackgroun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30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4±</w:t>
            </w:r>
            <w:r w:rsidRPr="00646A0D">
              <w:rPr>
                <w:color w:val="000000"/>
                <w:sz w:val="20"/>
                <w:szCs w:val="20"/>
              </w:rPr>
              <w:t>15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67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 xml:space="preserve">Gammarid </w:t>
            </w:r>
            <w:r>
              <w:rPr>
                <w:color w:val="000000"/>
                <w:sz w:val="20"/>
                <w:szCs w:val="20"/>
              </w:rPr>
              <w:t>a</w:t>
            </w:r>
            <w:r w:rsidRPr="00646A0D">
              <w:rPr>
                <w:color w:val="000000"/>
                <w:sz w:val="20"/>
                <w:szCs w:val="20"/>
              </w:rPr>
              <w:t>mphipo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7716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ulf of Mexico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icrobial ma</w:t>
            </w:r>
            <w:r w:rsidRPr="00646A0D">
              <w:rPr>
                <w:color w:val="000000"/>
                <w:sz w:val="20"/>
                <w:szCs w:val="20"/>
              </w:rPr>
              <w:t>t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reen Canyon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0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61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20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7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F02535">
              <w:rPr>
                <w:i/>
                <w:color w:val="000000"/>
                <w:sz w:val="20"/>
                <w:szCs w:val="20"/>
              </w:rPr>
              <w:t>Ophryotrocha</w:t>
            </w:r>
            <w:r w:rsidRPr="00646A0D">
              <w:rPr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 xml:space="preserve">Kefersteinia (Hesionidae); </w:t>
            </w:r>
            <w:r w:rsidRPr="00F02535">
              <w:rPr>
                <w:i/>
                <w:color w:val="000000"/>
                <w:sz w:val="20"/>
                <w:szCs w:val="20"/>
              </w:rPr>
              <w:t>Glyphanostomum</w:t>
            </w:r>
            <w:r w:rsidRPr="00646A0D">
              <w:rPr>
                <w:color w:val="000000"/>
                <w:sz w:val="20"/>
                <w:szCs w:val="20"/>
              </w:rPr>
              <w:t xml:space="preserve">  (ampharetidae); Chaet</w:t>
            </w:r>
            <w:r>
              <w:rPr>
                <w:color w:val="000000"/>
                <w:sz w:val="20"/>
                <w:szCs w:val="20"/>
              </w:rPr>
              <w:t>o</w:t>
            </w:r>
            <w:r w:rsidRPr="00646A0D">
              <w:rPr>
                <w:color w:val="000000"/>
                <w:sz w:val="20"/>
                <w:szCs w:val="20"/>
              </w:rPr>
              <w:t>zone (Cirratiulid)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77163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Robinson&lt;/Author&gt;&lt;Year&gt;2004&lt;/Year&gt;&lt;RecNum&gt;364&lt;/RecNum&gt;&lt;record&gt;&lt;rec-number&gt;364&lt;/rec-number&gt;&lt;foreign-keys&gt;&lt;key app="EN" db-id="p2evvw295z9sx4e50fbpe92ux0fx0rf00awe"&gt;364&lt;/key&gt;&lt;/foreign-keys&gt;&lt;ref-type name="Journal Article"&gt;17&lt;/ref-type&gt;&lt;contributors&gt;&lt;authors&gt;&lt;author&gt;Robinson, C.A.&lt;/author&gt;&lt;author&gt;Bernhard, J.M.&lt;/author&gt;&lt;author&gt;Levin, L.A.&lt;/author&gt;&lt;author&gt;Mendoza, G.F.&lt;/author&gt;&lt;author&gt;Blanks, J.K.&lt;/author&gt;&lt;/authors&gt;&lt;/contributors&gt;&lt;titles&gt;&lt;title&gt;Surficial hydrocarbon seep infauna from the Blake Ridge (Atlantic Ocean, 2150 m) and the Gulf of Mexico (690-2240 m)&lt;/title&gt;&lt;secondary-title&gt;Marine Ecology&lt;/secondary-title&gt;&lt;/titles&gt;&lt;periodical&gt;&lt;full-title&gt;Marine Ecology&lt;/full-title&gt;&lt;/periodical&gt;&lt;pages&gt;313-336&lt;/pages&gt;&lt;volume&gt;25&lt;/volume&gt;&lt;number&gt;4&lt;/number&gt;&lt;keywords&gt;&lt;keyword&gt;Seep&lt;/keyword&gt;&lt;keyword&gt;Macrofauna&lt;/keyword&gt;&lt;/keywords&gt;&lt;dates&gt;&lt;year&gt;2004&lt;/year&gt;&lt;/dates&gt;&lt;accession-num&gt;0354&lt;/accession-num&gt;&lt;call-num&gt;0354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111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icrobial ma</w:t>
            </w:r>
            <w:r w:rsidRPr="00646A0D">
              <w:rPr>
                <w:color w:val="000000"/>
                <w:sz w:val="20"/>
                <w:szCs w:val="20"/>
              </w:rPr>
              <w:t>t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twater Canyon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934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56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75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5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F02535">
              <w:rPr>
                <w:i/>
                <w:color w:val="000000"/>
                <w:sz w:val="20"/>
                <w:szCs w:val="20"/>
              </w:rPr>
              <w:t>Ophryotrocha</w:t>
            </w:r>
            <w:r w:rsidRPr="00646A0D">
              <w:rPr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Syllidae; Cirratulidae; Capitellidae (mediomastus)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7716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icrobial ma</w:t>
            </w:r>
            <w:r w:rsidRPr="00646A0D">
              <w:rPr>
                <w:color w:val="000000"/>
                <w:sz w:val="20"/>
                <w:szCs w:val="20"/>
              </w:rPr>
              <w:t>t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lake Ridge Diapir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155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0±</w:t>
            </w:r>
            <w:r w:rsidRPr="00646A0D">
              <w:rPr>
                <w:color w:val="000000"/>
                <w:sz w:val="20"/>
                <w:szCs w:val="20"/>
              </w:rPr>
              <w:t>60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76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F02535">
              <w:rPr>
                <w:i/>
                <w:color w:val="000000"/>
                <w:sz w:val="20"/>
                <w:szCs w:val="20"/>
              </w:rPr>
              <w:t>Ophryotrocha</w:t>
            </w:r>
            <w:r w:rsidRPr="00646A0D">
              <w:rPr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Hesionidae; Cirratulid</w:t>
            </w:r>
            <w:r>
              <w:rPr>
                <w:color w:val="000000"/>
                <w:sz w:val="20"/>
                <w:szCs w:val="20"/>
              </w:rPr>
              <w:t>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7716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ussel b</w:t>
            </w:r>
            <w:r w:rsidR="00576F0F" w:rsidRPr="00646A0D">
              <w:rPr>
                <w:color w:val="000000"/>
                <w:sz w:val="20"/>
                <w:szCs w:val="20"/>
              </w:rPr>
              <w:t>ed</w:t>
            </w:r>
            <w:r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lake Ridge Diapir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155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75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50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ivalve (unid.)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Hesi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lake Ridge Diapir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155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05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00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Gastropo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ussel bed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reen Canyon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5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88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-72%</w:t>
            </w:r>
          </w:p>
        </w:tc>
        <w:tc>
          <w:tcPr>
            <w:tcW w:w="1631" w:type="dxa"/>
            <w:shd w:val="clear" w:color="auto" w:fill="auto"/>
          </w:tcPr>
          <w:p w:rsidR="00576F0F" w:rsidRPr="00371631" w:rsidRDefault="00576F0F" w:rsidP="00646A0D">
            <w:pPr>
              <w:spacing w:before="2" w:after="2"/>
              <w:rPr>
                <w:i/>
                <w:color w:val="000000"/>
                <w:sz w:val="20"/>
                <w:szCs w:val="20"/>
              </w:rPr>
            </w:pPr>
            <w:r w:rsidRPr="00371631">
              <w:rPr>
                <w:i/>
                <w:color w:val="000000"/>
                <w:sz w:val="20"/>
                <w:szCs w:val="20"/>
              </w:rPr>
              <w:t>Methanoaricia dendrobranchiata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F02535">
              <w:rPr>
                <w:i/>
                <w:color w:val="000000"/>
                <w:sz w:val="20"/>
                <w:szCs w:val="20"/>
              </w:rPr>
              <w:t>Bathynerita naticoidea</w:t>
            </w:r>
            <w:r>
              <w:rPr>
                <w:color w:val="000000"/>
                <w:sz w:val="20"/>
                <w:szCs w:val="20"/>
              </w:rPr>
              <w:t xml:space="preserve"> (Mollusca, Neritidae); 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mm mesh</w:t>
            </w: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B8545C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Bergquist&lt;/Author&gt;&lt;Year&gt;2005&lt;/Year&gt;&lt;RecNum&gt;416&lt;/RecNum&gt;&lt;record&gt;&lt;rec-number&gt;416&lt;/rec-number&gt;&lt;foreign-keys&gt;&lt;key app="EN" db-id="p2evvw295z9sx4e50fbpe92ux0fx0rf00awe"&gt;416&lt;/key&gt;&lt;/foreign-keys&gt;&lt;ref-type name="Journal Article"&gt;17&lt;/ref-type&gt;&lt;contributors&gt;&lt;authors&gt;&lt;author&gt;Bergquist, D.C.&lt;/author&gt;&lt;author&gt;Fleckenstein, C.&lt;/author&gt;&lt;author&gt;Knisel, J.&lt;/author&gt;&lt;author&gt;Begley, B.&lt;/author&gt;&lt;author&gt;MacDonald, I.R.&lt;/author&gt;&lt;author&gt;Fisher, C.R.&lt;/author&gt;&lt;/authors&gt;&lt;/contributors&gt;&lt;titles&gt;&lt;title&gt;Variations in seep mussel bed communities along physical and chemical environmental gradients&lt;/title&gt;&lt;secondary-title&gt;Marine Ecology Progress Series&lt;/secondary-title&gt;&lt;/titles&gt;&lt;periodical&gt;&lt;full-title&gt;Marine Ecology Progress Series&lt;/full-title&gt;&lt;/periodical&gt;&lt;pages&gt;99-108&lt;/pages&gt;&lt;volume&gt;293&lt;/volume&gt;&lt;keywords&gt;&lt;keyword&gt;Seep&lt;/keyword&gt;&lt;keyword&gt;Gulf of Mexico&lt;/keyword&gt;&lt;keyword&gt;Macrofauna&lt;/keyword&gt;&lt;/keywords&gt;&lt;dates&gt;&lt;year&gt;2005&lt;/year&gt;&lt;/dates&gt;&lt;accession-num&gt;0405&lt;/accession-num&gt;&lt;call-num&gt;0405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112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ile Delt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Microbial mat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on Mud Volcano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15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,600±</w:t>
            </w:r>
            <w:r w:rsidRPr="00646A0D">
              <w:rPr>
                <w:color w:val="000000"/>
                <w:sz w:val="20"/>
                <w:szCs w:val="20"/>
              </w:rPr>
              <w:t>91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3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</w:t>
            </w:r>
            <w:r w:rsidRPr="00646A0D">
              <w:rPr>
                <w:color w:val="000000"/>
                <w:sz w:val="20"/>
                <w:szCs w:val="20"/>
              </w:rPr>
              <w:t>apitellid</w:t>
            </w:r>
            <w:r>
              <w:rPr>
                <w:color w:val="000000"/>
                <w:sz w:val="20"/>
                <w:szCs w:val="20"/>
              </w:rPr>
              <w:t>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Ritt&lt;/Author&gt;&lt;Year&gt;2011&lt;/Year&gt;&lt;RecNum&gt;397&lt;/RecNum&gt;&lt;record&gt;&lt;rec-number&gt;397&lt;/rec-number&gt;&lt;foreign-keys&gt;&lt;key app="EN" db-id="p2evvw295z9sx4e50fbpe92ux0fx0rf00awe"&gt;397&lt;/key&gt;&lt;/foreign-keys&gt;&lt;ref-type name="Journal Article"&gt;17&lt;/ref-type&gt;&lt;contributors&gt;&lt;authors&gt;&lt;author&gt;Ritt, B.&lt;/author&gt;&lt;author&gt;Pierre, C.&lt;/author&gt;&lt;author&gt;Gauthier, O.&lt;/author&gt;&lt;author&gt;Wenzhofer, F.&lt;/author&gt;&lt;author&gt;Boetius, A.&lt;/author&gt;&lt;author&gt;Sarrazin, J.&lt;/author&gt;&lt;/authors&gt;&lt;/contributors&gt;&lt;titles&gt;&lt;title&gt;Diversity and distribution of cold-seep fauna associated with different geological and environmental settings at mud volcanoes and pockmarks of the Nile Deep-Sea Fan&lt;/title&gt;&lt;secondary-title&gt;Marine Biology&lt;/secondary-title&gt;&lt;/titles&gt;&lt;periodical&gt;&lt;full-title&gt;Marine Biology&lt;/full-title&gt;&lt;/periodical&gt;&lt;pages&gt;1187-1210&lt;/pages&gt;&lt;volume&gt;158&lt;/volume&gt;&lt;keywords&gt;&lt;keyword&gt;Deep-sea&lt;/keyword&gt;&lt;keyword&gt;Seep&lt;/keyword&gt;&lt;keyword&gt;Macrofauna&lt;/keyword&gt;&lt;/keywords&gt;&lt;dates&gt;&lt;year&gt;2011&lt;/year&gt;&lt;/dates&gt;&lt;accession-num&gt;0387&lt;/accession-num&gt;&lt;call-num&gt;0387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69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Ref</w:t>
            </w:r>
            <w:r w:rsidR="00726B4F">
              <w:rPr>
                <w:color w:val="000000"/>
                <w:sz w:val="20"/>
                <w:szCs w:val="20"/>
              </w:rPr>
              <w:t>erenc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on Mud Volcano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66±</w:t>
            </w:r>
            <w:r w:rsidRPr="00646A0D">
              <w:rPr>
                <w:color w:val="000000"/>
                <w:sz w:val="20"/>
                <w:szCs w:val="20"/>
              </w:rPr>
              <w:t>281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9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Spi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Microbial mat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Pockmark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70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,783±</w:t>
            </w:r>
            <w:r w:rsidRPr="00646A0D">
              <w:rPr>
                <w:color w:val="000000"/>
                <w:sz w:val="20"/>
                <w:szCs w:val="20"/>
              </w:rPr>
              <w:t>782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50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</w:t>
            </w:r>
            <w:r>
              <w:rPr>
                <w:color w:val="000000"/>
                <w:sz w:val="20"/>
                <w:szCs w:val="20"/>
              </w:rPr>
              <w:t>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435213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Microbial mat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heops Mud Volcano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00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15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54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Spi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Hesi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armara Se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Bioturbated s</w:t>
            </w:r>
            <w:r w:rsidR="00576F0F" w:rsidRPr="00646A0D">
              <w:rPr>
                <w:color w:val="000000"/>
                <w:sz w:val="20"/>
                <w:szCs w:val="20"/>
              </w:rPr>
              <w:t>edimen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122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9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30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0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Para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Paraonidae; spionidae; Luci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B8545C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Ritt&lt;/Author&gt;&lt;Year&gt;2010&lt;/Year&gt;&lt;RecNum&gt;415&lt;/RecNum&gt;&lt;record&gt;&lt;rec-number&gt;415&lt;/rec-number&gt;&lt;foreign-keys&gt;&lt;key app="EN" db-id="p2evvw295z9sx4e50fbpe92ux0fx0rf00awe"&gt;415&lt;/key&gt;&lt;/foreign-keys&gt;&lt;ref-type name="Journal Article"&gt;17&lt;/ref-type&gt;&lt;contributors&gt;&lt;authors&gt;&lt;author&gt;Ritt, B.&lt;/author&gt;&lt;author&gt;Sarrazin, J.&lt;/author&gt;&lt;author&gt;Caprais, J.&lt;/author&gt;&lt;author&gt;Noel, P.&lt;/author&gt;&lt;author&gt;Gauthier, O.&lt;/author&gt;&lt;author&gt;Pierre, C.&lt;/author&gt;&lt;author&gt;Henry, P.&lt;/author&gt;&lt;author&gt;Desbruyeres, D.&lt;/author&gt;&lt;/authors&gt;&lt;/contributors&gt;&lt;titles&gt;&lt;title&gt;First insights into the structure and environmental setting of cold-seep communities in the Marmara Sea&lt;/title&gt;&lt;secondary-title&gt;Deep-Sea Research I&lt;/secondary-title&gt;&lt;/titles&gt;&lt;periodical&gt;&lt;full-title&gt;Deep-Sea Research I&lt;/full-title&gt;&lt;/periodical&gt;&lt;pages&gt;1120-1136&lt;/pages&gt;&lt;volume&gt;57&lt;/volume&gt;&lt;keywords&gt;&lt;keyword&gt;Deep-sea&lt;/keyword&gt;&lt;keyword&gt;Seep&lt;/keyword&gt;&lt;/keywords&gt;&lt;dates&gt;&lt;year&gt;2010&lt;/year&gt;&lt;/dates&gt;&lt;accession-num&gt;0404&lt;/accession-num&gt;&lt;call-num&gt;0404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95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duced s</w:t>
            </w:r>
            <w:r w:rsidR="00576F0F" w:rsidRPr="00646A0D">
              <w:rPr>
                <w:color w:val="000000"/>
                <w:sz w:val="20"/>
                <w:szCs w:val="20"/>
              </w:rPr>
              <w:t>edimen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433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6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Dorville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et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D8699A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ulf of Guine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Siboglinid tube worm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160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6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583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8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Ampharet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Syll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Highest diversity in background</w:t>
            </w: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Menot&lt;/Author&gt;&lt;Year&gt;2010&lt;/Year&gt;&lt;RecNum&gt;242&lt;/RecNum&gt;&lt;record&gt;&lt;rec-number&gt;242&lt;/rec-number&gt;&lt;foreign-keys&gt;&lt;key app="EN" db-id="p2evvw295z9sx4e50fbpe92ux0fx0rf00awe"&gt;242&lt;/key&gt;&lt;/foreign-keys&gt;&lt;ref-type name="Journal Article"&gt;17&lt;/ref-type&gt;&lt;contributors&gt;&lt;authors&gt;&lt;author&gt;Menot, L.&lt;/author&gt;&lt;author&gt;Galéron, J.&lt;/author&gt;&lt;author&gt;Olu, K&lt;/author&gt;&lt;author&gt;Caprais, J.&lt;/author&gt;&lt;author&gt;Crassous, P.&lt;/author&gt;&lt;author&gt;Khripounoff, A.&lt;/author&gt;&lt;author&gt;Sibuet, M.&lt;/author&gt;&lt;/authors&gt;&lt;/contributors&gt;&lt;titles&gt;&lt;title&gt;Spatial heterogeneity of macrofaunal communities in and near a giant pockmark area in the deep Gulf of Guinea&lt;/title&gt;&lt;secondary-title&gt;Marine Ecology&lt;/secondary-title&gt;&lt;/titles&gt;&lt;periodical&gt;&lt;full-title&gt;Marine Ecology&lt;/full-title&gt;&lt;/periodical&gt;&lt;pages&gt;78-93&lt;/pages&gt;&lt;volume&gt;31&lt;/volume&gt;&lt;number&gt;1&lt;/number&gt;&lt;keywords&gt;&lt;keyword&gt;Seep&lt;/keyword&gt;&lt;keyword&gt;Macrofauna&lt;/keyword&gt;&lt;keyword&gt;Pockmarks&lt;/keyword&gt;&lt;/keywords&gt;&lt;dates&gt;&lt;year&gt;2010&lt;/year&gt;&lt;/dates&gt;&lt;accession-num&gt;0232&lt;/accession-num&gt;&lt;call-num&gt;0232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25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ussel b</w:t>
            </w:r>
            <w:r w:rsidR="00576F0F" w:rsidRPr="00646A0D">
              <w:rPr>
                <w:color w:val="000000"/>
                <w:sz w:val="20"/>
                <w:szCs w:val="20"/>
              </w:rPr>
              <w:t>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2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306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38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apitell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ossuridae, Playhelmenthes, Spi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lam b</w:t>
            </w:r>
            <w:r w:rsidR="00576F0F" w:rsidRPr="00646A0D">
              <w:rPr>
                <w:color w:val="000000"/>
                <w:sz w:val="20"/>
                <w:szCs w:val="20"/>
              </w:rPr>
              <w:t>ed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20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4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Nemertea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Pilargidae, Capitell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726B4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eep e</w:t>
            </w:r>
            <w:r w:rsidR="00576F0F" w:rsidRPr="00646A0D">
              <w:rPr>
                <w:color w:val="000000"/>
                <w:sz w:val="20"/>
                <w:szCs w:val="20"/>
              </w:rPr>
              <w:t>dge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,</w:t>
            </w:r>
            <w:r w:rsidRPr="00646A0D">
              <w:rPr>
                <w:color w:val="000000"/>
                <w:sz w:val="20"/>
                <w:szCs w:val="20"/>
              </w:rPr>
              <w:t>811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3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Tanaids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Cirratulidae, Isopoda, Bivalvi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CC4AFC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 xml:space="preserve">Reference 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,447±</w:t>
            </w:r>
            <w:r w:rsidRPr="00646A0D">
              <w:rPr>
                <w:color w:val="000000"/>
                <w:sz w:val="20"/>
                <w:szCs w:val="20"/>
              </w:rPr>
              <w:t>30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15%</w:t>
            </w: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 xml:space="preserve">Spionidae 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646A0D">
              <w:rPr>
                <w:color w:val="000000"/>
                <w:sz w:val="20"/>
                <w:szCs w:val="20"/>
              </w:rPr>
              <w:t>Bivalve, Tanaidacea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Pr="00646A0D" w:rsidRDefault="00576F0F" w:rsidP="00CC4AFC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 w:rsidRPr="00F02535">
              <w:rPr>
                <w:color w:val="000000"/>
                <w:sz w:val="20"/>
                <w:szCs w:val="20"/>
              </w:rPr>
              <w:t>Håkon Mosby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rey microbial ma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rwegian margin</w:t>
            </w: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56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000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astropo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anaid, Unidentified polychaet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D77163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Decker&lt;/Author&gt;&lt;RecNum&gt;427&lt;/RecNum&gt;&lt;record&gt;&lt;rec-number&gt;427&lt;/rec-number&gt;&lt;foreign-keys&gt;&lt;key app="EN" db-id="p2evvw295z9sx4e50fbpe92ux0fx0rf00awe"&gt;427&lt;/key&gt;&lt;/foreign-keys&gt;&lt;ref-type name="Journal Article"&gt;17&lt;/ref-type&gt;&lt;contributors&gt;&lt;authors&gt;&lt;author&gt;Decker, C.&lt;/author&gt;&lt;author&gt;Morineaux, M.&lt;/author&gt;&lt;author&gt;Van Gaever, S.&lt;/author&gt;&lt;author&gt;Caprais, J.&lt;/author&gt;&lt;author&gt;Lichtschiag, A.&lt;/author&gt;&lt;author&gt;Gauthier, O.&lt;/author&gt;&lt;author&gt;Andersen, A.C.&lt;/author&gt;&lt;author&gt;Olu, K&lt;/author&gt;&lt;/authors&gt;&lt;/contributors&gt;&lt;titles&gt;&lt;title&gt;Habitat heterogeneity influences cold-seep macrofaunal communities within and among seeps along the Norwegian margin. Part 1: macrofaunal community structure&lt;/title&gt;&lt;secondary-title&gt;Marine Ecology&lt;/secondary-title&gt;&lt;/titles&gt;&lt;periodical&gt;&lt;full-title&gt;Marine Ecology&lt;/full-title&gt;&lt;/periodical&gt;&lt;pages&gt;in press&lt;/pages&gt;&lt;keywords&gt;&lt;keyword&gt;Seep&lt;/keyword&gt;&lt;keyword&gt;Macrofauna&lt;/keyword&gt;&lt;/keywords&gt;&lt;dates&gt;&lt;/dates&gt;&lt;accession-num&gt;0415&lt;/accession-num&gt;&lt;call-num&gt;0415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113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White microbial mat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58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352±909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pitellid polychaetes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Questidae and Dorville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est diversity of region</w:t>
            </w:r>
          </w:p>
        </w:tc>
        <w:tc>
          <w:tcPr>
            <w:tcW w:w="886" w:type="dxa"/>
            <w:shd w:val="clear" w:color="auto" w:fill="auto"/>
          </w:tcPr>
          <w:p w:rsidR="00576F0F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Frenulate field – </w:t>
            </w:r>
            <w:r w:rsidRPr="00F02535">
              <w:rPr>
                <w:i/>
                <w:color w:val="000000"/>
                <w:sz w:val="20"/>
                <w:szCs w:val="20"/>
              </w:rPr>
              <w:t>Oligobrachia haakonmosbiensis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64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7,741±14743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Dorville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pitell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econd highest diversity of region</w:t>
            </w:r>
          </w:p>
        </w:tc>
        <w:tc>
          <w:tcPr>
            <w:tcW w:w="886" w:type="dxa"/>
            <w:shd w:val="clear" w:color="auto" w:fill="auto"/>
          </w:tcPr>
          <w:p w:rsidR="00576F0F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117F94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Frenulate field – </w:t>
            </w:r>
            <w:r>
              <w:rPr>
                <w:i/>
                <w:color w:val="000000"/>
                <w:sz w:val="20"/>
                <w:szCs w:val="20"/>
              </w:rPr>
              <w:t>Sclerolinum contornum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64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,389±1,888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pharet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hipods, Questidae, Paraon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reatest taxonomic richness of region</w:t>
            </w:r>
          </w:p>
        </w:tc>
        <w:tc>
          <w:tcPr>
            <w:tcW w:w="886" w:type="dxa"/>
            <w:shd w:val="clear" w:color="auto" w:fill="auto"/>
          </w:tcPr>
          <w:p w:rsidR="00576F0F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yegg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Frenulate field – </w:t>
            </w:r>
            <w:r>
              <w:rPr>
                <w:i/>
                <w:color w:val="000000"/>
                <w:sz w:val="20"/>
                <w:szCs w:val="20"/>
              </w:rPr>
              <w:t>Sclerolinum contornum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2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695±1,583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araon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Tanaids, Lumbrineridae, Amphinom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1A68DE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Decker&lt;/Author&gt;&lt;RecNum&gt;427&lt;/RecNum&gt;&lt;record&gt;&lt;rec-number&gt;427&lt;/rec-number&gt;&lt;foreign-keys&gt;&lt;key app="EN" db-id="p2evvw295z9sx4e50fbpe92ux0fx0rf00awe"&gt;427&lt;/key&gt;&lt;/foreign-keys&gt;&lt;ref-type name="Journal Article"&gt;17&lt;/ref-type&gt;&lt;contributors&gt;&lt;authors&gt;&lt;author&gt;Decker, C.&lt;/author&gt;&lt;author&gt;Morineaux, M.&lt;/author&gt;&lt;author&gt;Van Gaever, S.&lt;/author&gt;&lt;author&gt;Caprais, J.&lt;/author&gt;&lt;author&gt;Lichtschiag, A.&lt;/author&gt;&lt;author&gt;Gauthier, O.&lt;/author&gt;&lt;author&gt;Andersen, A.C.&lt;/author&gt;&lt;author&gt;Olu, K&lt;/author&gt;&lt;/authors&gt;&lt;/contributors&gt;&lt;titles&gt;&lt;title&gt;Habitat heterogeneity influences cold-seep macrofaunal communities within and among seeps along the Norwegian margin. Part 1: macrofaunal community structure&lt;/title&gt;&lt;secondary-title&gt;Marine Ecology&lt;/secondary-title&gt;&lt;/titles&gt;&lt;periodical&gt;&lt;full-title&gt;Marine Ecology&lt;/full-title&gt;&lt;/periodical&gt;&lt;pages&gt;in press&lt;/pages&gt;&lt;keywords&gt;&lt;keyword&gt;Seep&lt;/keyword&gt;&lt;keyword&gt;Macrofauna&lt;/keyword&gt;&lt;/keywords&gt;&lt;dates&gt;&lt;/dates&gt;&lt;accession-num&gt;0415&lt;/accession-num&gt;&lt;call-num&gt;0415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113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Pingo – </w:t>
            </w:r>
            <w:r w:rsidRPr="00F02535">
              <w:rPr>
                <w:i/>
                <w:color w:val="000000"/>
                <w:sz w:val="20"/>
                <w:szCs w:val="20"/>
              </w:rPr>
              <w:t>Sclerolinum contornum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2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,694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Gastropod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pitellidae, Dorville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9340D8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</w:tr>
      <w:tr w:rsidR="00576F0F" w:rsidRPr="005D4A03">
        <w:trPr>
          <w:trHeight w:val="1040"/>
        </w:trPr>
        <w:tc>
          <w:tcPr>
            <w:tcW w:w="109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toregga</w:t>
            </w:r>
          </w:p>
        </w:tc>
        <w:tc>
          <w:tcPr>
            <w:tcW w:w="165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Frenulate field – </w:t>
            </w:r>
            <w:r>
              <w:rPr>
                <w:i/>
                <w:color w:val="000000"/>
                <w:sz w:val="20"/>
                <w:szCs w:val="20"/>
              </w:rPr>
              <w:t>Sclerolinum contornum</w:t>
            </w:r>
          </w:p>
        </w:tc>
        <w:tc>
          <w:tcPr>
            <w:tcW w:w="110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728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2</w:t>
            </w:r>
          </w:p>
        </w:tc>
        <w:tc>
          <w:tcPr>
            <w:tcW w:w="1565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,944±5,444</w:t>
            </w:r>
          </w:p>
        </w:tc>
        <w:tc>
          <w:tcPr>
            <w:tcW w:w="1163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umbrineridae</w:t>
            </w:r>
          </w:p>
        </w:tc>
        <w:tc>
          <w:tcPr>
            <w:tcW w:w="1827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Bivalves, Amphinomidae, Questidae</w:t>
            </w:r>
          </w:p>
        </w:tc>
        <w:tc>
          <w:tcPr>
            <w:tcW w:w="1141" w:type="dxa"/>
            <w:shd w:val="clear" w:color="auto" w:fill="auto"/>
          </w:tcPr>
          <w:p w:rsidR="00576F0F" w:rsidRPr="00646A0D" w:rsidRDefault="00576F0F" w:rsidP="00646A0D">
            <w:pPr>
              <w:spacing w:before="2" w:after="2"/>
              <w:rPr>
                <w:color w:val="000000"/>
                <w:sz w:val="20"/>
                <w:szCs w:val="20"/>
              </w:rPr>
            </w:pPr>
          </w:p>
        </w:tc>
        <w:tc>
          <w:tcPr>
            <w:tcW w:w="886" w:type="dxa"/>
            <w:shd w:val="clear" w:color="auto" w:fill="auto"/>
          </w:tcPr>
          <w:p w:rsidR="00576F0F" w:rsidRDefault="00576F0F" w:rsidP="001A68DE">
            <w:pPr>
              <w:spacing w:before="2" w:after="2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Decker&lt;/Author&gt;&lt;RecNum&gt;427&lt;/RecNum&gt;&lt;record&gt;&lt;rec-number&gt;427&lt;/rec-number&gt;&lt;foreign-keys&gt;&lt;key app="EN" db-id="p2evvw295z9sx4e50fbpe92ux0fx0rf00awe"&gt;427&lt;/key&gt;&lt;/foreign-keys&gt;&lt;ref-type name="Journal Article"&gt;17&lt;/ref-type&gt;&lt;contributors&gt;&lt;authors&gt;&lt;author&gt;Decker, C.&lt;/author&gt;&lt;author&gt;Morineaux, M.&lt;/author&gt;&lt;author&gt;Van Gaever, S.&lt;/author&gt;&lt;author&gt;Caprais, J.&lt;/author&gt;&lt;author&gt;Lichtschiag, A.&lt;/author&gt;&lt;author&gt;Gauthier, O.&lt;/author&gt;&lt;author&gt;Andersen, A.C.&lt;/author&gt;&lt;author&gt;Olu, K&lt;/author&gt;&lt;/authors&gt;&lt;/contributors&gt;&lt;titles&gt;&lt;title&gt;Habitat heterogeneity influences cold-seep macrofaunal communities within and among seeps along the Norwegian margin. Part 1: macrofaunal community structure&lt;/title&gt;&lt;secondary-title&gt;Marine Ecology&lt;/secondary-title&gt;&lt;/titles&gt;&lt;periodical&gt;&lt;full-title&gt;Marine Ecology&lt;/full-title&gt;&lt;/periodical&gt;&lt;pages&gt;in press&lt;/pages&gt;&lt;keywords&gt;&lt;keyword&gt;Seep&lt;/keyword&gt;&lt;keyword&gt;Macrofauna&lt;/keyword&gt;&lt;/keywords&gt;&lt;dates&gt;&lt;/dates&gt;&lt;accession-num&gt;0415&lt;/accession-num&gt;&lt;call-num&gt;0415&lt;/call-num&gt;&lt;urls&gt;&lt;/urls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[113]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A40A3F" w:rsidRPr="00A40A3F" w:rsidRDefault="00A40A3F" w:rsidP="00A40A3F"/>
    <w:sectPr w:rsidR="00A40A3F" w:rsidRPr="00A40A3F" w:rsidSect="004235C4">
      <w:pgSz w:w="15840" w:h="12240" w:orient="landscape"/>
      <w:pgMar w:top="1800" w:right="1440" w:bottom="1800" w:left="1440" w:gutter="0"/>
      <w:printerSettings r:id="rId5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Geneva">
    <w:panose1 w:val="020B050303040404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8847A7"/>
    <w:multiLevelType w:val="hybridMultilevel"/>
    <w:tmpl w:val="B8A06D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C050F7"/>
    <w:multiLevelType w:val="hybridMultilevel"/>
    <w:tmpl w:val="95F2D69A"/>
    <w:lvl w:ilvl="0" w:tplc="00010409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2D6E01D7"/>
    <w:multiLevelType w:val="hybridMultilevel"/>
    <w:tmpl w:val="228842C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D120D99"/>
    <w:multiLevelType w:val="hybridMultilevel"/>
    <w:tmpl w:val="228842CC"/>
    <w:lvl w:ilvl="0" w:tplc="0409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A7A5D0F"/>
    <w:multiLevelType w:val="hybridMultilevel"/>
    <w:tmpl w:val="B75CFA40"/>
    <w:lvl w:ilvl="0" w:tplc="94E6BC68">
      <w:start w:val="1"/>
      <w:numFmt w:val="upperRoman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8EF8F2F0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01B0409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5B0D5287"/>
    <w:multiLevelType w:val="hybridMultilevel"/>
    <w:tmpl w:val="08C6D35E"/>
    <w:lvl w:ilvl="0" w:tplc="1E1EBBF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EF15713"/>
    <w:multiLevelType w:val="multilevel"/>
    <w:tmpl w:val="B75CFA40"/>
    <w:lvl w:ilvl="0">
      <w:start w:val="1"/>
      <w:numFmt w:val="upperRoman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3"/>
  </w:num>
  <w:num w:numId="5">
    <w:abstractNumId w:val="6"/>
  </w:num>
  <w:num w:numId="6">
    <w:abstractNumId w:val="0"/>
  </w:num>
  <w:num w:numId="7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rsids>
    <w:rsidRoot w:val="004235C4"/>
    <w:rsid w:val="004235C4"/>
    <w:rsid w:val="00576F0F"/>
    <w:rsid w:val="00726B4F"/>
    <w:rsid w:val="00765A01"/>
    <w:rsid w:val="00857A41"/>
    <w:rsid w:val="008E19CF"/>
    <w:rsid w:val="0097165B"/>
    <w:rsid w:val="00A40A3F"/>
    <w:rsid w:val="00A768C0"/>
    <w:rsid w:val="00DF0F35"/>
    <w:rsid w:val="00EB542F"/>
    <w:rsid w:val="00F96F6B"/>
  </w:rsids>
  <m:mathPr>
    <m:mathFont m:val="Arial Blac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iPriority="0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35C4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rsid w:val="004235C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rsid w:val="004235C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semiHidden/>
    <w:rsid w:val="004235C4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4235C4"/>
    <w:rPr>
      <w:rFonts w:ascii="Lucida Grande" w:eastAsia="Times New Roman" w:hAnsi="Lucida Grande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4235C4"/>
    <w:pPr>
      <w:ind w:left="720"/>
      <w:contextualSpacing/>
    </w:pPr>
  </w:style>
  <w:style w:type="character" w:styleId="Hyperlink">
    <w:name w:val="Hyperlink"/>
    <w:basedOn w:val="DefaultParagraphFont"/>
    <w:uiPriority w:val="99"/>
    <w:rsid w:val="004235C4"/>
    <w:rPr>
      <w:color w:val="0000D4"/>
      <w:u w:val="single"/>
    </w:rPr>
  </w:style>
  <w:style w:type="character" w:styleId="FollowedHyperlink">
    <w:name w:val="FollowedHyperlink"/>
    <w:basedOn w:val="DefaultParagraphFont"/>
    <w:uiPriority w:val="99"/>
    <w:rsid w:val="004235C4"/>
    <w:rPr>
      <w:color w:val="993366"/>
      <w:u w:val="single"/>
    </w:rPr>
  </w:style>
  <w:style w:type="paragraph" w:customStyle="1" w:styleId="font5">
    <w:name w:val="font5"/>
    <w:basedOn w:val="Normal"/>
    <w:rsid w:val="004235C4"/>
    <w:pPr>
      <w:spacing w:beforeLines="1" w:afterLines="1"/>
    </w:pPr>
    <w:rPr>
      <w:rFonts w:ascii="Verdana" w:eastAsiaTheme="minorHAnsi" w:hAnsi="Verdana" w:cstheme="minorBidi"/>
      <w:sz w:val="16"/>
      <w:szCs w:val="16"/>
    </w:rPr>
  </w:style>
  <w:style w:type="paragraph" w:customStyle="1" w:styleId="font6">
    <w:name w:val="font6"/>
    <w:basedOn w:val="Normal"/>
    <w:rsid w:val="004235C4"/>
    <w:pPr>
      <w:spacing w:beforeLines="1" w:afterLines="1"/>
    </w:pPr>
    <w:rPr>
      <w:rFonts w:ascii="Geneva" w:eastAsiaTheme="minorHAnsi" w:hAnsi="Geneva" w:cstheme="minorBidi"/>
      <w:sz w:val="20"/>
      <w:szCs w:val="20"/>
    </w:rPr>
  </w:style>
  <w:style w:type="paragraph" w:customStyle="1" w:styleId="font7">
    <w:name w:val="font7"/>
    <w:basedOn w:val="Normal"/>
    <w:rsid w:val="004235C4"/>
    <w:pPr>
      <w:spacing w:beforeLines="1" w:afterLines="1"/>
    </w:pPr>
    <w:rPr>
      <w:rFonts w:ascii="Geneva" w:eastAsiaTheme="minorHAnsi" w:hAnsi="Geneva" w:cstheme="minorBidi"/>
      <w:i/>
      <w:iCs/>
      <w:sz w:val="20"/>
      <w:szCs w:val="20"/>
    </w:rPr>
  </w:style>
  <w:style w:type="paragraph" w:customStyle="1" w:styleId="font8">
    <w:name w:val="font8"/>
    <w:basedOn w:val="Normal"/>
    <w:rsid w:val="004235C4"/>
    <w:pPr>
      <w:spacing w:beforeLines="1" w:afterLines="1"/>
    </w:pPr>
    <w:rPr>
      <w:rFonts w:ascii="Geneva" w:eastAsiaTheme="minorHAnsi" w:hAnsi="Geneva" w:cstheme="minorBidi"/>
      <w:sz w:val="20"/>
      <w:szCs w:val="20"/>
      <w:u w:val="single"/>
    </w:rPr>
  </w:style>
  <w:style w:type="paragraph" w:customStyle="1" w:styleId="xl24">
    <w:name w:val="xl24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jc w:val="center"/>
      <w:textAlignment w:val="top"/>
    </w:pPr>
    <w:rPr>
      <w:rFonts w:ascii="Geneva" w:eastAsiaTheme="minorHAnsi" w:hAnsi="Geneva" w:cstheme="minorBidi"/>
      <w:b/>
      <w:bCs/>
      <w:sz w:val="20"/>
      <w:szCs w:val="20"/>
    </w:rPr>
  </w:style>
  <w:style w:type="paragraph" w:customStyle="1" w:styleId="xl25">
    <w:name w:val="xl25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textAlignment w:val="top"/>
    </w:pPr>
    <w:rPr>
      <w:rFonts w:ascii="Geneva" w:eastAsiaTheme="minorHAnsi" w:hAnsi="Geneva" w:cstheme="minorBidi"/>
      <w:b/>
      <w:bCs/>
      <w:sz w:val="20"/>
      <w:szCs w:val="20"/>
    </w:rPr>
  </w:style>
  <w:style w:type="paragraph" w:customStyle="1" w:styleId="xl26">
    <w:name w:val="xl26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textAlignment w:val="top"/>
    </w:pPr>
    <w:rPr>
      <w:rFonts w:ascii="Geneva" w:eastAsiaTheme="minorHAnsi" w:hAnsi="Geneva" w:cstheme="minorBidi"/>
      <w:sz w:val="20"/>
      <w:szCs w:val="20"/>
    </w:rPr>
  </w:style>
  <w:style w:type="paragraph" w:customStyle="1" w:styleId="xl27">
    <w:name w:val="xl27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jc w:val="center"/>
      <w:textAlignment w:val="top"/>
    </w:pPr>
    <w:rPr>
      <w:rFonts w:ascii="Geneva" w:eastAsiaTheme="minorHAnsi" w:hAnsi="Geneva" w:cstheme="minorBidi"/>
      <w:sz w:val="20"/>
      <w:szCs w:val="20"/>
    </w:rPr>
  </w:style>
  <w:style w:type="paragraph" w:customStyle="1" w:styleId="xl28">
    <w:name w:val="xl28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jc w:val="center"/>
      <w:textAlignment w:val="top"/>
    </w:pPr>
    <w:rPr>
      <w:rFonts w:ascii="Geneva" w:eastAsiaTheme="minorHAnsi" w:hAnsi="Geneva" w:cstheme="minorBidi"/>
      <w:sz w:val="20"/>
      <w:szCs w:val="20"/>
    </w:rPr>
  </w:style>
  <w:style w:type="paragraph" w:customStyle="1" w:styleId="xl29">
    <w:name w:val="xl29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textAlignment w:val="top"/>
    </w:pPr>
    <w:rPr>
      <w:rFonts w:ascii="Geneva" w:eastAsiaTheme="minorHAnsi" w:hAnsi="Geneva" w:cstheme="minorBidi"/>
      <w:i/>
      <w:iCs/>
      <w:sz w:val="20"/>
      <w:szCs w:val="20"/>
    </w:rPr>
  </w:style>
  <w:style w:type="paragraph" w:customStyle="1" w:styleId="xl30">
    <w:name w:val="xl30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jc w:val="center"/>
      <w:textAlignment w:val="top"/>
    </w:pPr>
    <w:rPr>
      <w:rFonts w:ascii="Geneva" w:eastAsiaTheme="minorHAnsi" w:hAnsi="Geneva" w:cstheme="minorBidi"/>
      <w:sz w:val="20"/>
      <w:szCs w:val="20"/>
    </w:rPr>
  </w:style>
  <w:style w:type="paragraph" w:customStyle="1" w:styleId="xl31">
    <w:name w:val="xl31"/>
    <w:basedOn w:val="Normal"/>
    <w:rsid w:val="004235C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Lines="1" w:afterLines="1"/>
      <w:textAlignment w:val="top"/>
    </w:pPr>
    <w:rPr>
      <w:rFonts w:ascii="Times" w:eastAsiaTheme="minorHAnsi" w:hAnsi="Times" w:cstheme="minorBidi"/>
      <w:sz w:val="20"/>
      <w:szCs w:val="20"/>
    </w:rPr>
  </w:style>
  <w:style w:type="paragraph" w:customStyle="1" w:styleId="xl32">
    <w:name w:val="xl32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</w:pPr>
    <w:rPr>
      <w:rFonts w:ascii="Times" w:eastAsiaTheme="minorHAnsi" w:hAnsi="Times" w:cstheme="minorBidi"/>
      <w:b/>
      <w:bCs/>
      <w:sz w:val="20"/>
      <w:szCs w:val="20"/>
    </w:rPr>
  </w:style>
  <w:style w:type="paragraph" w:customStyle="1" w:styleId="xl33">
    <w:name w:val="xl33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</w:pPr>
    <w:rPr>
      <w:rFonts w:ascii="Times" w:eastAsiaTheme="minorHAnsi" w:hAnsi="Times" w:cstheme="minorBidi"/>
      <w:b/>
      <w:bCs/>
      <w:sz w:val="20"/>
      <w:szCs w:val="20"/>
    </w:rPr>
  </w:style>
  <w:style w:type="paragraph" w:customStyle="1" w:styleId="xl34">
    <w:name w:val="xl34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  <w:jc w:val="center"/>
    </w:pPr>
    <w:rPr>
      <w:rFonts w:ascii="Times" w:eastAsiaTheme="minorHAnsi" w:hAnsi="Times" w:cstheme="minorBidi"/>
      <w:b/>
      <w:bCs/>
      <w:sz w:val="20"/>
      <w:szCs w:val="20"/>
    </w:rPr>
  </w:style>
  <w:style w:type="paragraph" w:customStyle="1" w:styleId="xl35">
    <w:name w:val="xl35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</w:pPr>
    <w:rPr>
      <w:rFonts w:ascii="Times" w:eastAsiaTheme="minorHAnsi" w:hAnsi="Times" w:cstheme="minorBidi"/>
      <w:b/>
      <w:bCs/>
      <w:sz w:val="28"/>
      <w:szCs w:val="28"/>
    </w:rPr>
  </w:style>
  <w:style w:type="paragraph" w:customStyle="1" w:styleId="xl36">
    <w:name w:val="xl36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</w:pPr>
    <w:rPr>
      <w:rFonts w:ascii="Times" w:eastAsiaTheme="minorHAnsi" w:hAnsi="Times" w:cstheme="minorBidi"/>
      <w:sz w:val="20"/>
      <w:szCs w:val="20"/>
    </w:rPr>
  </w:style>
  <w:style w:type="paragraph" w:customStyle="1" w:styleId="xl37">
    <w:name w:val="xl37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</w:pPr>
    <w:rPr>
      <w:rFonts w:ascii="Times" w:eastAsiaTheme="minorHAnsi" w:hAnsi="Times" w:cstheme="minorBidi"/>
      <w:sz w:val="20"/>
      <w:szCs w:val="20"/>
    </w:rPr>
  </w:style>
  <w:style w:type="paragraph" w:customStyle="1" w:styleId="xl38">
    <w:name w:val="xl38"/>
    <w:basedOn w:val="Normal"/>
    <w:rsid w:val="004235C4"/>
    <w:pPr>
      <w:pBdr>
        <w:top w:val="single" w:sz="8" w:space="0" w:color="auto"/>
        <w:bottom w:val="single" w:sz="8" w:space="0" w:color="auto"/>
      </w:pBdr>
      <w:spacing w:beforeLines="1" w:afterLines="1"/>
      <w:jc w:val="center"/>
    </w:pPr>
    <w:rPr>
      <w:rFonts w:ascii="Times" w:eastAsiaTheme="minorHAnsi" w:hAnsi="Times" w:cstheme="minorBidi"/>
      <w:sz w:val="20"/>
      <w:szCs w:val="20"/>
    </w:rPr>
  </w:style>
  <w:style w:type="paragraph" w:customStyle="1" w:styleId="xl39">
    <w:name w:val="xl39"/>
    <w:basedOn w:val="Normal"/>
    <w:rsid w:val="004235C4"/>
    <w:pPr>
      <w:pBdr>
        <w:bottom w:val="single" w:sz="8" w:space="0" w:color="auto"/>
      </w:pBdr>
      <w:spacing w:beforeLines="1" w:afterLines="1"/>
    </w:pPr>
    <w:rPr>
      <w:rFonts w:ascii="Times" w:eastAsiaTheme="minorHAnsi" w:hAnsi="Times" w:cstheme="minorBidi"/>
      <w:b/>
      <w:bCs/>
      <w:sz w:val="28"/>
      <w:szCs w:val="28"/>
    </w:rPr>
  </w:style>
  <w:style w:type="paragraph" w:customStyle="1" w:styleId="xl40">
    <w:name w:val="xl40"/>
    <w:basedOn w:val="Normal"/>
    <w:rsid w:val="004235C4"/>
    <w:pPr>
      <w:pBdr>
        <w:bottom w:val="single" w:sz="8" w:space="0" w:color="auto"/>
      </w:pBdr>
      <w:spacing w:beforeLines="1" w:afterLines="1"/>
    </w:pPr>
    <w:rPr>
      <w:rFonts w:ascii="Times" w:eastAsiaTheme="minorHAnsi" w:hAnsi="Times" w:cstheme="minorBidi"/>
      <w:sz w:val="20"/>
      <w:szCs w:val="20"/>
    </w:rPr>
  </w:style>
  <w:style w:type="paragraph" w:customStyle="1" w:styleId="xl41">
    <w:name w:val="xl41"/>
    <w:basedOn w:val="Normal"/>
    <w:rsid w:val="004235C4"/>
    <w:pPr>
      <w:pBdr>
        <w:bottom w:val="single" w:sz="8" w:space="0" w:color="auto"/>
      </w:pBdr>
      <w:spacing w:beforeLines="1" w:afterLines="1"/>
    </w:pPr>
    <w:rPr>
      <w:rFonts w:ascii="Times" w:eastAsiaTheme="minorHAnsi" w:hAnsi="Times" w:cstheme="minorBidi"/>
      <w:sz w:val="20"/>
      <w:szCs w:val="20"/>
    </w:rPr>
  </w:style>
  <w:style w:type="paragraph" w:customStyle="1" w:styleId="xl42">
    <w:name w:val="xl42"/>
    <w:basedOn w:val="Normal"/>
    <w:rsid w:val="004235C4"/>
    <w:pPr>
      <w:pBdr>
        <w:bottom w:val="single" w:sz="8" w:space="0" w:color="auto"/>
      </w:pBdr>
      <w:spacing w:beforeLines="1" w:afterLines="1"/>
      <w:jc w:val="center"/>
    </w:pPr>
    <w:rPr>
      <w:rFonts w:ascii="Times" w:eastAsiaTheme="minorHAnsi" w:hAnsi="Times" w:cstheme="minorBidi"/>
      <w:sz w:val="20"/>
      <w:szCs w:val="20"/>
    </w:rPr>
  </w:style>
  <w:style w:type="paragraph" w:customStyle="1" w:styleId="xl43">
    <w:name w:val="xl43"/>
    <w:basedOn w:val="Normal"/>
    <w:rsid w:val="004235C4"/>
    <w:pPr>
      <w:spacing w:beforeLines="1" w:afterLines="1"/>
      <w:textAlignment w:val="center"/>
    </w:pPr>
    <w:rPr>
      <w:rFonts w:ascii="Times" w:eastAsiaTheme="minorHAnsi" w:hAnsi="Times" w:cstheme="minorBidi"/>
      <w:sz w:val="20"/>
      <w:szCs w:val="20"/>
    </w:rPr>
  </w:style>
  <w:style w:type="paragraph" w:styleId="Footer">
    <w:name w:val="footer"/>
    <w:basedOn w:val="Normal"/>
    <w:link w:val="FooterChar"/>
    <w:rsid w:val="004235C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4235C4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4235C4"/>
  </w:style>
  <w:style w:type="character" w:styleId="CommentReference">
    <w:name w:val="annotation reference"/>
    <w:basedOn w:val="DefaultParagraphFont"/>
    <w:rsid w:val="004235C4"/>
    <w:rPr>
      <w:sz w:val="16"/>
      <w:szCs w:val="16"/>
    </w:rPr>
  </w:style>
  <w:style w:type="paragraph" w:styleId="CommentText">
    <w:name w:val="annotation text"/>
    <w:basedOn w:val="Normal"/>
    <w:link w:val="CommentTextChar"/>
    <w:rsid w:val="004235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4235C4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rsid w:val="004235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4235C4"/>
    <w:rPr>
      <w:b/>
      <w:bCs/>
    </w:rPr>
  </w:style>
  <w:style w:type="character" w:styleId="PlaceholderText">
    <w:name w:val="Placeholder Text"/>
    <w:basedOn w:val="DefaultParagraphFont"/>
    <w:rsid w:val="004235C4"/>
    <w:rPr>
      <w:color w:val="808080"/>
    </w:rPr>
  </w:style>
  <w:style w:type="paragraph" w:styleId="Header">
    <w:name w:val="header"/>
    <w:basedOn w:val="Normal"/>
    <w:link w:val="HeaderChar"/>
    <w:rsid w:val="004235C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4235C4"/>
    <w:rPr>
      <w:rFonts w:ascii="Times New Roman" w:eastAsia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rsid w:val="004235C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9</Pages>
  <Words>5212</Words>
  <Characters>29714</Characters>
  <Application>Microsoft Macintosh Word</Application>
  <DocSecurity>0</DocSecurity>
  <Lines>247</Lines>
  <Paragraphs>59</Paragraphs>
  <ScaleCrop>false</ScaleCrop>
  <LinksUpToDate>false</LinksUpToDate>
  <CharactersWithSpaces>364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o Bernardino</dc:creator>
  <cp:keywords/>
  <cp:lastModifiedBy>Angelo Bernardino</cp:lastModifiedBy>
  <cp:revision>9</cp:revision>
  <dcterms:created xsi:type="dcterms:W3CDTF">2012-02-29T15:07:00Z</dcterms:created>
  <dcterms:modified xsi:type="dcterms:W3CDTF">2012-02-29T17:54:00Z</dcterms:modified>
</cp:coreProperties>
</file>